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B8661" w14:textId="77777777" w:rsidR="006B3A4F" w:rsidRPr="00D41A42" w:rsidRDefault="006B3A4F" w:rsidP="00E77832">
      <w:pPr>
        <w:pStyle w:val="Heading1"/>
        <w:numPr>
          <w:ilvl w:val="0"/>
          <w:numId w:val="0"/>
        </w:numPr>
        <w:ind w:left="720"/>
      </w:pPr>
      <w:bookmarkStart w:id="0" w:name="_Hlk160996965"/>
      <w:r>
        <w:t xml:space="preserve">Title: </w:t>
      </w:r>
      <w:r w:rsidRPr="00D41A42">
        <w:t>Leveraging data science and machine learning for urban climate adaptation in Africa: a</w:t>
      </w:r>
      <w:r>
        <w:t xml:space="preserve"> HE</w:t>
      </w:r>
      <w:r w:rsidRPr="00A3534B">
        <w:rPr>
          <w:vertAlign w:val="superscript"/>
        </w:rPr>
        <w:t>2</w:t>
      </w:r>
      <w:r>
        <w:t>AT CENTER STUDY</w:t>
      </w:r>
      <w:r w:rsidRPr="00D41A42">
        <w:t xml:space="preserve"> protocol</w:t>
      </w:r>
    </w:p>
    <w:p w14:paraId="372DBB95" w14:textId="25BE9BF7" w:rsidR="003028E7" w:rsidRDefault="003028E7" w:rsidP="003028E7">
      <w:pPr>
        <w:spacing w:before="280" w:after="280" w:line="240" w:lineRule="auto"/>
      </w:pPr>
      <w:r>
        <w:t>Authors: Christopher Jack</w:t>
      </w:r>
      <w:r>
        <w:rPr>
          <w:vertAlign w:val="superscript"/>
        </w:rPr>
        <w:t>1*</w:t>
      </w:r>
      <w:r>
        <w:t>, Craig Parker</w:t>
      </w:r>
      <w:r>
        <w:rPr>
          <w:vertAlign w:val="superscript"/>
        </w:rPr>
        <w:t>2*</w:t>
      </w:r>
      <w:r>
        <w:t>, Yao Etienne Kouakou</w:t>
      </w:r>
      <w:r>
        <w:rPr>
          <w:vertAlign w:val="superscript"/>
        </w:rPr>
        <w:t>3,4</w:t>
      </w:r>
      <w:r>
        <w:t>, Bonnie R. Joubert</w:t>
      </w:r>
      <w:r>
        <w:rPr>
          <w:vertAlign w:val="superscript"/>
        </w:rPr>
        <w:t>5</w:t>
      </w:r>
      <w:r>
        <w:t>, Kimberly A. McAllister</w:t>
      </w:r>
      <w:r>
        <w:rPr>
          <w:vertAlign w:val="superscript"/>
        </w:rPr>
        <w:t>5</w:t>
      </w:r>
      <w:r>
        <w:t>, Maliha Ilias</w:t>
      </w:r>
      <w:r>
        <w:rPr>
          <w:vertAlign w:val="superscript"/>
        </w:rPr>
        <w:t>6</w:t>
      </w:r>
      <w:r>
        <w:t>, Gloria Maimela</w:t>
      </w:r>
      <w:r>
        <w:rPr>
          <w:vertAlign w:val="superscript"/>
        </w:rPr>
        <w:t>2</w:t>
      </w:r>
      <w:r>
        <w:t>, Matthew Francis Chersich</w:t>
      </w:r>
      <w:r>
        <w:rPr>
          <w:vertAlign w:val="superscript"/>
        </w:rPr>
        <w:t>2</w:t>
      </w:r>
      <w:r>
        <w:t>, Sibusisiwe Makhanya</w:t>
      </w:r>
      <w:r>
        <w:rPr>
          <w:vertAlign w:val="superscript"/>
        </w:rPr>
        <w:t>7</w:t>
      </w:r>
      <w:r>
        <w:t>, Stanley Luchters</w:t>
      </w:r>
      <w:r>
        <w:rPr>
          <w:vertAlign w:val="superscript"/>
        </w:rPr>
        <w:t>8,1</w:t>
      </w:r>
      <w:r w:rsidR="000E76C5">
        <w:rPr>
          <w:vertAlign w:val="superscript"/>
        </w:rPr>
        <w:t>0</w:t>
      </w:r>
      <w:r>
        <w:t>, Prestige Tatenda Makanga</w:t>
      </w:r>
      <w:r>
        <w:rPr>
          <w:vertAlign w:val="superscript"/>
        </w:rPr>
        <w:t>8,1</w:t>
      </w:r>
      <w:r w:rsidR="000E76C5">
        <w:rPr>
          <w:vertAlign w:val="superscript"/>
        </w:rPr>
        <w:t>1</w:t>
      </w:r>
      <w:r>
        <w:t>, Etienne Vos</w:t>
      </w:r>
      <w:r>
        <w:rPr>
          <w:vertAlign w:val="superscript"/>
        </w:rPr>
        <w:t>7</w:t>
      </w:r>
      <w:r>
        <w:t xml:space="preserve"> Kristie Ebi</w:t>
      </w:r>
      <w:r>
        <w:rPr>
          <w:vertAlign w:val="superscript"/>
        </w:rPr>
        <w:t>9</w:t>
      </w:r>
      <w:r>
        <w:t>, Brama Kone</w:t>
      </w:r>
      <w:r>
        <w:rPr>
          <w:vertAlign w:val="superscript"/>
        </w:rPr>
        <w:t>3</w:t>
      </w:r>
      <w:r>
        <w:t>,</w:t>
      </w:r>
      <w:r w:rsidR="00485A99">
        <w:t xml:space="preserve"> Akbar Waljee</w:t>
      </w:r>
      <w:r w:rsidR="00A664D0" w:rsidRPr="00D958BB">
        <w:rPr>
          <w:vertAlign w:val="superscript"/>
        </w:rPr>
        <w:t>12</w:t>
      </w:r>
      <w:r w:rsidR="00485A99">
        <w:t>,</w:t>
      </w:r>
      <w:r>
        <w:t xml:space="preserve"> </w:t>
      </w:r>
      <w:proofErr w:type="spellStart"/>
      <w:r>
        <w:t>Gueladio</w:t>
      </w:r>
      <w:proofErr w:type="spellEnd"/>
      <w:r>
        <w:t xml:space="preserve"> Cisse</w:t>
      </w:r>
      <w:r>
        <w:rPr>
          <w:vertAlign w:val="superscript"/>
        </w:rPr>
        <w:t xml:space="preserve">3 </w:t>
      </w:r>
      <w:r>
        <w:t>on behalf of the HE</w:t>
      </w:r>
      <w:r w:rsidRPr="00D958BB">
        <w:rPr>
          <w:vertAlign w:val="superscript"/>
        </w:rPr>
        <w:t>2</w:t>
      </w:r>
      <w:r>
        <w:t xml:space="preserve">AT </w:t>
      </w:r>
      <w:proofErr w:type="spellStart"/>
      <w:r>
        <w:t>Center</w:t>
      </w:r>
      <w:proofErr w:type="spellEnd"/>
      <w:r>
        <w:br/>
        <w:t xml:space="preserve">*Equal first authors  </w:t>
      </w:r>
    </w:p>
    <w:p w14:paraId="70820A75" w14:textId="1385FB7C" w:rsidR="003028E7" w:rsidRDefault="003028E7" w:rsidP="003028E7">
      <w:pPr>
        <w:spacing w:before="280" w:after="280" w:line="240" w:lineRule="auto"/>
      </w:pPr>
      <w:r>
        <w:t>HE</w:t>
      </w:r>
      <w:r>
        <w:rPr>
          <w:vertAlign w:val="superscript"/>
        </w:rPr>
        <w:t>2</w:t>
      </w:r>
      <w:r>
        <w:t xml:space="preserve">AT </w:t>
      </w:r>
      <w:proofErr w:type="spellStart"/>
      <w:r>
        <w:t>Center</w:t>
      </w:r>
      <w:proofErr w:type="spellEnd"/>
      <w:r>
        <w:t xml:space="preserve"> Group (alphabetical): Abdoulaye Tall, Adja Ferdinand Vanga, Christopher Jack, Craig Mahlasi, Iba Dieudonné Dely, James Mashiyane, Lisa van Aardenne, Madina Doumbia,</w:t>
      </w:r>
      <w:r w:rsidR="00390A5B">
        <w:t xml:space="preserve"> Nicholas Brink,</w:t>
      </w:r>
      <w:r>
        <w:t xml:space="preserve"> Pierre Kloppers, Piotr Wolski, Sibusisiwe Makhanya, Tamara Govindasamy, Toby Kurien</w:t>
      </w:r>
    </w:p>
    <w:p w14:paraId="47D827B5" w14:textId="77777777" w:rsidR="003028E7" w:rsidRDefault="003028E7" w:rsidP="003028E7">
      <w:pPr>
        <w:spacing w:before="280" w:after="280" w:line="240" w:lineRule="auto"/>
      </w:pPr>
      <w:r>
        <w:t>Author Affiliations:</w:t>
      </w:r>
    </w:p>
    <w:p w14:paraId="4A7838AC" w14:textId="77777777" w:rsidR="003028E7" w:rsidRDefault="003028E7" w:rsidP="003028E7">
      <w:pPr>
        <w:pStyle w:val="NoSpacing"/>
        <w:numPr>
          <w:ilvl w:val="0"/>
          <w:numId w:val="28"/>
        </w:numPr>
      </w:pPr>
      <w:r>
        <w:t>Climate System Analysis Group, University of Cape Town</w:t>
      </w:r>
    </w:p>
    <w:p w14:paraId="01230A3C" w14:textId="77777777" w:rsidR="003028E7" w:rsidRDefault="003028E7" w:rsidP="003028E7">
      <w:pPr>
        <w:pStyle w:val="NoSpacing"/>
        <w:numPr>
          <w:ilvl w:val="0"/>
          <w:numId w:val="28"/>
        </w:numPr>
      </w:pPr>
      <w:r>
        <w:t>Wits RHI, University of the Witwatersrand, Johannesburg, South Africa</w:t>
      </w:r>
    </w:p>
    <w:p w14:paraId="384C5AEB" w14:textId="77777777" w:rsidR="003028E7" w:rsidRDefault="003028E7" w:rsidP="003028E7">
      <w:pPr>
        <w:pStyle w:val="NoSpacing"/>
        <w:numPr>
          <w:ilvl w:val="0"/>
          <w:numId w:val="28"/>
        </w:numPr>
      </w:pPr>
      <w:r>
        <w:t xml:space="preserve">University </w:t>
      </w:r>
      <w:proofErr w:type="spellStart"/>
      <w:r>
        <w:t>Peleforo</w:t>
      </w:r>
      <w:proofErr w:type="spellEnd"/>
      <w:r>
        <w:t xml:space="preserve"> Gon Coulibaly, </w:t>
      </w:r>
      <w:proofErr w:type="spellStart"/>
      <w:r>
        <w:t>Korhogo</w:t>
      </w:r>
      <w:proofErr w:type="spellEnd"/>
      <w:r>
        <w:t>, Côte d</w:t>
      </w:r>
      <w:r>
        <w:rPr>
          <w:lang w:val="en-US"/>
        </w:rPr>
        <w:t>’</w:t>
      </w:r>
      <w:r>
        <w:t>Ivoire</w:t>
      </w:r>
    </w:p>
    <w:p w14:paraId="6448A8E9" w14:textId="77777777" w:rsidR="003028E7" w:rsidRPr="00A05FB2" w:rsidRDefault="003028E7" w:rsidP="003028E7">
      <w:pPr>
        <w:pStyle w:val="NoSpacing"/>
        <w:numPr>
          <w:ilvl w:val="0"/>
          <w:numId w:val="28"/>
        </w:numPr>
        <w:rPr>
          <w:lang w:val="it-IT"/>
        </w:rPr>
      </w:pPr>
      <w:r w:rsidRPr="00A05FB2">
        <w:rPr>
          <w:lang w:val="it-IT"/>
        </w:rPr>
        <w:t>Centre Suisse de Recherches Scientifique, Côte d’Ivoire</w:t>
      </w:r>
    </w:p>
    <w:p w14:paraId="5284D925" w14:textId="77777777" w:rsidR="003028E7" w:rsidRDefault="003028E7" w:rsidP="003028E7">
      <w:pPr>
        <w:pStyle w:val="NoSpacing"/>
        <w:numPr>
          <w:ilvl w:val="0"/>
          <w:numId w:val="28"/>
        </w:numPr>
      </w:pPr>
      <w:r>
        <w:t xml:space="preserve">National Institute of Environmental Health Sciences,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Durham, North Carolina, United States of America</w:t>
      </w:r>
    </w:p>
    <w:p w14:paraId="4D8B4CDD" w14:textId="357FC8A1" w:rsidR="003028E7" w:rsidRDefault="003028E7" w:rsidP="003028E7">
      <w:pPr>
        <w:pStyle w:val="NoSpacing"/>
        <w:numPr>
          <w:ilvl w:val="0"/>
          <w:numId w:val="28"/>
        </w:numPr>
      </w:pPr>
      <w:r>
        <w:t xml:space="preserve">National Heart Lung and Blood Institute,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Bethesda, Maryland, United States of America</w:t>
      </w:r>
    </w:p>
    <w:p w14:paraId="74108DC1" w14:textId="77777777" w:rsidR="003028E7" w:rsidRDefault="003028E7" w:rsidP="003028E7">
      <w:pPr>
        <w:pStyle w:val="NoSpacing"/>
        <w:numPr>
          <w:ilvl w:val="0"/>
          <w:numId w:val="28"/>
        </w:numPr>
      </w:pPr>
      <w:r>
        <w:t>IBM Research Africa, Johannesburg</w:t>
      </w:r>
    </w:p>
    <w:p w14:paraId="3A1B0C4A" w14:textId="77777777" w:rsidR="003028E7" w:rsidRDefault="003028E7" w:rsidP="003028E7">
      <w:pPr>
        <w:pStyle w:val="NoSpacing"/>
        <w:numPr>
          <w:ilvl w:val="0"/>
          <w:numId w:val="28"/>
        </w:numPr>
      </w:pPr>
      <w:r>
        <w:t>Centre for Sexual Health and HIV &amp; AIDS Research (</w:t>
      </w:r>
      <w:proofErr w:type="spellStart"/>
      <w:r>
        <w:t>CeSHHAR</w:t>
      </w:r>
      <w:proofErr w:type="spellEnd"/>
      <w:r>
        <w:t>), Zimbabwe</w:t>
      </w:r>
    </w:p>
    <w:p w14:paraId="0C455EDD" w14:textId="15CAF813" w:rsidR="003028E7" w:rsidRDefault="003028E7" w:rsidP="00390A5B">
      <w:pPr>
        <w:pStyle w:val="NoSpacing"/>
        <w:numPr>
          <w:ilvl w:val="0"/>
          <w:numId w:val="28"/>
        </w:numPr>
      </w:pPr>
      <w:r>
        <w:t>The University of Washington, Seattle</w:t>
      </w:r>
      <w:r w:rsidR="007B3107">
        <w:t>, United States of America</w:t>
      </w:r>
    </w:p>
    <w:p w14:paraId="5C550459" w14:textId="77777777" w:rsidR="003028E7" w:rsidRDefault="003028E7" w:rsidP="003028E7">
      <w:pPr>
        <w:pStyle w:val="ListParagraph"/>
        <w:numPr>
          <w:ilvl w:val="0"/>
          <w:numId w:val="28"/>
        </w:numPr>
      </w:pPr>
      <w:r>
        <w:t>Liverpool School of Tropical Medicine, Liverpool, UK; Department of Public Health and Primary Care, Ghent University, Belgium</w:t>
      </w:r>
    </w:p>
    <w:p w14:paraId="4494AFC9" w14:textId="37181B0E" w:rsidR="003028E7" w:rsidRDefault="003028E7" w:rsidP="003028E7">
      <w:pPr>
        <w:pStyle w:val="ListParagraph"/>
        <w:numPr>
          <w:ilvl w:val="0"/>
          <w:numId w:val="28"/>
        </w:numPr>
      </w:pPr>
      <w:r>
        <w:t xml:space="preserve">Surveying and Geomatics </w:t>
      </w:r>
      <w:r w:rsidR="00FA1887">
        <w:t>Department</w:t>
      </w:r>
      <w:r>
        <w:t>, Midlands State University, Gweru, Zimbabwe</w:t>
      </w:r>
    </w:p>
    <w:p w14:paraId="4FEB8153" w14:textId="5FF5BC03" w:rsidR="00485A99" w:rsidRDefault="00485A99" w:rsidP="003028E7">
      <w:pPr>
        <w:pStyle w:val="ListParagraph"/>
        <w:numPr>
          <w:ilvl w:val="0"/>
          <w:numId w:val="28"/>
        </w:numPr>
      </w:pPr>
      <w:r w:rsidRPr="00485A99">
        <w:t>Department of Internal Medicine, Gastroenterology &amp; Hepatology, University of Michigan Medical School, Ann Arbor, Michigan, United States of America</w:t>
      </w:r>
    </w:p>
    <w:p w14:paraId="1CB19A34" w14:textId="692C761A" w:rsidR="00485A99" w:rsidRDefault="00485A99" w:rsidP="00D958BB">
      <w:r>
        <w:t xml:space="preserve"> </w:t>
      </w:r>
    </w:p>
    <w:p w14:paraId="1A2414D8" w14:textId="45E8B474" w:rsidR="00491C1C" w:rsidRDefault="00491C1C" w:rsidP="00491C1C">
      <w:pPr>
        <w:spacing w:before="280" w:after="280" w:line="240" w:lineRule="auto"/>
      </w:pPr>
      <w:r>
        <w:t xml:space="preserve">Correspondence to Dr Christopher Jack, </w:t>
      </w:r>
      <w:hyperlink r:id="rId12" w:history="1">
        <w:r w:rsidR="00E50051" w:rsidRPr="00023EC4">
          <w:rPr>
            <w:rStyle w:val="Hyperlink"/>
          </w:rPr>
          <w:t>cjack@csag.uct.ac.za</w:t>
        </w:r>
      </w:hyperlink>
    </w:p>
    <w:p w14:paraId="2E282777" w14:textId="77777777" w:rsidR="00E50051" w:rsidRDefault="00E50051" w:rsidP="00491C1C">
      <w:pPr>
        <w:spacing w:before="280" w:after="280" w:line="240" w:lineRule="auto"/>
      </w:pPr>
    </w:p>
    <w:p w14:paraId="3EE6CF43" w14:textId="42BE8F78" w:rsidR="003028E7" w:rsidRDefault="00491C1C" w:rsidP="00491C1C">
      <w:pPr>
        <w:spacing w:before="280" w:after="280" w:line="240" w:lineRule="auto"/>
      </w:pPr>
      <w:r>
        <w:t>(Word count:</w:t>
      </w:r>
      <w:r w:rsidR="001272B0">
        <w:t xml:space="preserve"> </w:t>
      </w:r>
      <w:proofErr w:type="gramStart"/>
      <w:r w:rsidR="00E77832">
        <w:t>3927</w:t>
      </w:r>
      <w:r>
        <w:t xml:space="preserve"> )</w:t>
      </w:r>
      <w:proofErr w:type="gramEnd"/>
    </w:p>
    <w:p w14:paraId="45BCA00F" w14:textId="77777777" w:rsidR="002205B1" w:rsidRDefault="002205B1">
      <w:pPr>
        <w:rPr>
          <w:rFonts w:ascii="Calibri" w:eastAsia="Calibri" w:hAnsi="Calibri" w:cs="Calibri"/>
        </w:rPr>
      </w:pPr>
    </w:p>
    <w:p w14:paraId="6BBA20D7" w14:textId="77777777" w:rsidR="00924B46" w:rsidRDefault="00924B46">
      <w:pPr>
        <w:rPr>
          <w:rFonts w:ascii="Calibri" w:eastAsia="Calibri" w:hAnsi="Calibri" w:cs="Calibri"/>
        </w:rPr>
      </w:pPr>
    </w:p>
    <w:p w14:paraId="0B49521C" w14:textId="77777777" w:rsidR="00924B46" w:rsidRDefault="00924B46">
      <w:pPr>
        <w:rPr>
          <w:rFonts w:ascii="Calibri" w:eastAsia="Calibri" w:hAnsi="Calibri" w:cs="Calibri"/>
        </w:rPr>
      </w:pPr>
    </w:p>
    <w:p w14:paraId="20CC492C" w14:textId="77777777" w:rsidR="00924B46" w:rsidRDefault="00924B46">
      <w:pPr>
        <w:rPr>
          <w:rFonts w:ascii="Calibri" w:eastAsia="Calibri" w:hAnsi="Calibri" w:cs="Calibri"/>
        </w:rPr>
      </w:pPr>
    </w:p>
    <w:p w14:paraId="5CAEB570" w14:textId="66738A32" w:rsidR="0079451A" w:rsidRDefault="0079451A">
      <w:pPr>
        <w:rPr>
          <w:rFonts w:ascii="Calibri" w:eastAsia="Calibri" w:hAnsi="Calibri" w:cs="Calibri"/>
        </w:rPr>
      </w:pPr>
      <w:r>
        <w:rPr>
          <w:rFonts w:ascii="Calibri" w:eastAsia="Calibri" w:hAnsi="Calibri" w:cs="Calibri"/>
        </w:rPr>
        <w:lastRenderedPageBreak/>
        <w:br w:type="page"/>
      </w:r>
    </w:p>
    <w:p w14:paraId="79898DC8" w14:textId="77777777" w:rsidR="00924B46" w:rsidRDefault="00924B46">
      <w:pPr>
        <w:rPr>
          <w:rFonts w:ascii="Calibri" w:eastAsia="Calibri" w:hAnsi="Calibri" w:cs="Calibri"/>
        </w:rPr>
      </w:pPr>
    </w:p>
    <w:p w14:paraId="1218EB53" w14:textId="77777777" w:rsidR="002205B1" w:rsidRDefault="002205B1">
      <w:pPr>
        <w:spacing w:after="0" w:line="240" w:lineRule="auto"/>
      </w:pPr>
    </w:p>
    <w:p w14:paraId="512D0058" w14:textId="38034A96" w:rsidR="00461C3E" w:rsidRPr="00906DF2" w:rsidRDefault="00461C3E" w:rsidP="00906DF2">
      <w:pPr>
        <w:rPr>
          <w:rFonts w:asciiTheme="majorHAnsi" w:eastAsiaTheme="majorEastAsia" w:hAnsiTheme="majorHAnsi" w:cstheme="majorBidi"/>
          <w:caps/>
          <w:sz w:val="28"/>
          <w:szCs w:val="28"/>
        </w:rPr>
      </w:pPr>
      <w:r w:rsidRPr="00461C3E">
        <w:t>ABSTRACT</w:t>
      </w:r>
    </w:p>
    <w:p w14:paraId="342C072F" w14:textId="77777777" w:rsidR="001F6DCF" w:rsidRPr="001F6DCF" w:rsidRDefault="001F6DCF" w:rsidP="00C83422"/>
    <w:p w14:paraId="01FA9A74" w14:textId="55E2FFFC" w:rsidR="00AA1976" w:rsidRPr="00AA1976" w:rsidRDefault="00AA1976" w:rsidP="00C83422">
      <w:r w:rsidRPr="00C83422">
        <w:rPr>
          <w:b/>
          <w:bCs/>
        </w:rPr>
        <w:t>Introduction:</w:t>
      </w:r>
      <w:r w:rsidRPr="00AA1976">
        <w:t xml:space="preserve"> African cities, particularly Abidjan and Johannesburg, face challenges of rapid urban growth, informality, and strained health services, compounded by increasing temperatures due to climate change. This study aims to understand the complexities of heat-related health impacts in these cities. The objectives are: 1) mapping intra-urban heat </w:t>
      </w:r>
      <w:r w:rsidR="004763D4">
        <w:t>risk</w:t>
      </w:r>
      <w:r w:rsidRPr="00AA1976">
        <w:t xml:space="preserve"> and exposure using health, socio</w:t>
      </w:r>
      <w:r w:rsidR="00A42806">
        <w:t>-</w:t>
      </w:r>
      <w:r w:rsidRPr="00AA1976">
        <w:t xml:space="preserve">economic, geospatial climate, and satellite imagery data; 2) creating a stratified heat-health outcome forecast model to predict adverse health outcomes; and 3) establishing an Early Warning System for timely heatwave alerts. The </w:t>
      </w:r>
      <w:proofErr w:type="gramStart"/>
      <w:r w:rsidRPr="00AA1976">
        <w:t>ultimate goal</w:t>
      </w:r>
      <w:proofErr w:type="gramEnd"/>
      <w:r w:rsidRPr="00AA1976">
        <w:t xml:space="preserve"> is to foster climate-resilient </w:t>
      </w:r>
      <w:r w:rsidR="00322C71">
        <w:t>African cities</w:t>
      </w:r>
      <w:r w:rsidRPr="00AA1976">
        <w:t xml:space="preserve">, protecting </w:t>
      </w:r>
      <w:r w:rsidR="00A876E5" w:rsidRPr="00DD71C5">
        <w:rPr>
          <w:lang w:val="en-GB"/>
        </w:rPr>
        <w:t>disproportionately affected</w:t>
      </w:r>
      <w:r w:rsidRPr="00AA1976">
        <w:t xml:space="preserve"> populations from heat hazards.</w:t>
      </w:r>
    </w:p>
    <w:p w14:paraId="624379FA" w14:textId="00834735" w:rsidR="00AA1976" w:rsidRPr="00AA1976" w:rsidRDefault="00AA1976" w:rsidP="00C83422">
      <w:r w:rsidRPr="00C83422">
        <w:rPr>
          <w:b/>
          <w:bCs/>
        </w:rPr>
        <w:t>Methods and Analysis:</w:t>
      </w:r>
      <w:r w:rsidRPr="00AA1976">
        <w:t xml:space="preserve"> The </w:t>
      </w:r>
      <w:r w:rsidR="008726AF">
        <w:t>research will acquire</w:t>
      </w:r>
      <w:r w:rsidRPr="00AA1976">
        <w:t xml:space="preserve"> health-related datasets from eligible adult clinical trials or cohort studies conducted in Johannesburg and Abidjan between 2000 and 2022</w:t>
      </w:r>
      <w:r w:rsidR="00E1326C">
        <w:t xml:space="preserve">. </w:t>
      </w:r>
      <w:r w:rsidR="00680F42" w:rsidRPr="00A05FB2">
        <w:t>Additional data</w:t>
      </w:r>
      <w:r w:rsidR="0076423D" w:rsidRPr="0076423D">
        <w:t xml:space="preserve"> will be collected, including socio</w:t>
      </w:r>
      <w:r w:rsidR="00A42806">
        <w:t>-</w:t>
      </w:r>
      <w:r w:rsidR="0076423D" w:rsidRPr="0076423D">
        <w:t>economic, geospatial climate datasets and satellite imagery</w:t>
      </w:r>
      <w:r w:rsidR="00680F42" w:rsidRPr="00A05FB2">
        <w:t>. These resources will aid in mapping heat hazards and quantifying heat-health exposure, the extent of elevated risk, and morbidity</w:t>
      </w:r>
      <w:r w:rsidRPr="00AA1976">
        <w:t>. Outcomes will be determined using advanced data analysis methods, including statistical evaluation, machine learning, and deep-learning techniques.</w:t>
      </w:r>
    </w:p>
    <w:p w14:paraId="37366508" w14:textId="14A9795D" w:rsidR="00AA1976" w:rsidRPr="00AA1976" w:rsidRDefault="00AA1976" w:rsidP="00C83422">
      <w:r w:rsidRPr="00C83422">
        <w:rPr>
          <w:b/>
          <w:bCs/>
        </w:rPr>
        <w:t>Ethics and Dissemination:</w:t>
      </w:r>
      <w:r w:rsidRPr="00AA1976">
        <w:t xml:space="preserve"> The study, </w:t>
      </w:r>
      <w:r w:rsidR="0037798C">
        <w:t xml:space="preserve">has been approved by the </w:t>
      </w:r>
      <w:r w:rsidRPr="00AA1976">
        <w:t>Wits Human Research Ethics Committee (reference no: 220606)</w:t>
      </w:r>
      <w:r w:rsidR="0037798C">
        <w:t xml:space="preserve">. </w:t>
      </w:r>
      <w:r w:rsidRPr="00AA1976">
        <w:t>Data management will follow approved procedures. Results will be disseminated through workshops,</w:t>
      </w:r>
      <w:r w:rsidR="00007FD3">
        <w:t xml:space="preserve"> community</w:t>
      </w:r>
      <w:r w:rsidRPr="00AA1976">
        <w:t xml:space="preserve"> forums, conferences, and publications. Data deposition and curation plans will be established in line with ethical and safety considerations.</w:t>
      </w:r>
    </w:p>
    <w:p w14:paraId="60FE6DFB" w14:textId="0B7FC7B0" w:rsidR="004F44C5" w:rsidRPr="00461C3E" w:rsidRDefault="00AA1976" w:rsidP="00C83422">
      <w:r w:rsidRPr="00AA1976">
        <w:t xml:space="preserve">(Word count: </w:t>
      </w:r>
      <w:proofErr w:type="gramStart"/>
      <w:r w:rsidR="00E633B0">
        <w:t>22</w:t>
      </w:r>
      <w:r w:rsidR="00E1326C">
        <w:t>8</w:t>
      </w:r>
      <w:r w:rsidRPr="00AA1976" w:rsidDel="008B5EBA">
        <w:t xml:space="preserve"> </w:t>
      </w:r>
      <w:r>
        <w:t>)</w:t>
      </w:r>
      <w:proofErr w:type="gramEnd"/>
    </w:p>
    <w:p w14:paraId="42F38DC3" w14:textId="401C66CE" w:rsidR="002205B1" w:rsidRDefault="00461C3E" w:rsidP="00C83422">
      <w:pPr>
        <w:spacing w:before="280" w:after="280" w:line="240" w:lineRule="auto"/>
      </w:pPr>
      <w:r w:rsidRPr="00D41A42">
        <w:rPr>
          <w:b/>
          <w:bCs/>
        </w:rPr>
        <w:t>Keywords:</w:t>
      </w:r>
      <w:r w:rsidRPr="00461C3E">
        <w:t xml:space="preserve"> urban, heat, </w:t>
      </w:r>
      <w:r w:rsidR="00BB302A">
        <w:t>heatwaves</w:t>
      </w:r>
      <w:r w:rsidR="005E7F81">
        <w:t xml:space="preserve">, </w:t>
      </w:r>
      <w:r w:rsidRPr="00461C3E">
        <w:t xml:space="preserve">health, </w:t>
      </w:r>
      <w:r w:rsidR="001C1406">
        <w:t>E</w:t>
      </w:r>
      <w:r w:rsidRPr="00461C3E">
        <w:t xml:space="preserve">arly </w:t>
      </w:r>
      <w:r w:rsidR="001C1406">
        <w:t>W</w:t>
      </w:r>
      <w:r w:rsidRPr="00461C3E">
        <w:t xml:space="preserve">arning </w:t>
      </w:r>
      <w:r w:rsidR="001C1406">
        <w:t>S</w:t>
      </w:r>
      <w:r w:rsidRPr="00461C3E">
        <w:t xml:space="preserve">ystems, intra-urban, </w:t>
      </w:r>
      <w:proofErr w:type="gramStart"/>
      <w:r w:rsidRPr="00461C3E">
        <w:t>socio-economics</w:t>
      </w:r>
      <w:proofErr w:type="gramEnd"/>
      <w:r w:rsidRPr="00461C3E">
        <w:t xml:space="preserve"> and environment, exposure mapping, hazard mapping, heat-related health impacts, African cities, data science and machine learning</w:t>
      </w:r>
      <w:r w:rsidR="009708A8">
        <w:t>, temperature</w:t>
      </w:r>
    </w:p>
    <w:p w14:paraId="111BDA81" w14:textId="77777777" w:rsidR="000A3958" w:rsidRDefault="000A3958">
      <w:pPr>
        <w:rPr>
          <w:rFonts w:ascii="Calibri" w:eastAsia="Calibri" w:hAnsi="Calibri" w:cs="Calibri"/>
          <w:caps/>
          <w:sz w:val="24"/>
          <w:szCs w:val="24"/>
        </w:rPr>
      </w:pPr>
      <w:r>
        <w:rPr>
          <w:rFonts w:ascii="Calibri" w:eastAsia="Calibri" w:hAnsi="Calibri" w:cs="Calibri"/>
          <w:sz w:val="24"/>
          <w:szCs w:val="24"/>
        </w:rPr>
        <w:br w:type="page"/>
      </w:r>
    </w:p>
    <w:p w14:paraId="472F8A15" w14:textId="77777777" w:rsidR="00D801FC" w:rsidRDefault="00D801FC" w:rsidP="00D958BB"/>
    <w:p w14:paraId="414BBDCB" w14:textId="6E2702A5" w:rsidR="00D801FC" w:rsidRPr="005C1A0F" w:rsidRDefault="004A631F" w:rsidP="00D958BB">
      <w:r w:rsidRPr="005C1A0F">
        <w:t>Article S</w:t>
      </w:r>
      <w:r w:rsidR="00E93E97" w:rsidRPr="005C1A0F">
        <w:t>ummary</w:t>
      </w:r>
    </w:p>
    <w:p w14:paraId="14924995" w14:textId="44ACDA31" w:rsidR="002205B1" w:rsidRPr="00CE236C" w:rsidRDefault="0037798C" w:rsidP="00D958BB">
      <w:r>
        <w:t xml:space="preserve">Study </w:t>
      </w:r>
      <w:r w:rsidR="008B2DB9" w:rsidRPr="00CE236C">
        <w:t xml:space="preserve">strengths and </w:t>
      </w:r>
      <w:proofErr w:type="gramStart"/>
      <w:r w:rsidR="008B2DB9" w:rsidRPr="00CE236C">
        <w:t>limitations</w:t>
      </w:r>
      <w:proofErr w:type="gramEnd"/>
      <w:r w:rsidR="008B2DB9" w:rsidRPr="00CE236C">
        <w:t xml:space="preserve"> </w:t>
      </w:r>
    </w:p>
    <w:p w14:paraId="09E7B69F" w14:textId="77777777" w:rsidR="00B27925" w:rsidRDefault="00B27925" w:rsidP="00677978"/>
    <w:p w14:paraId="6D554A1C" w14:textId="77777777" w:rsidR="00B04775" w:rsidRDefault="00B04775" w:rsidP="00B04775">
      <w:pPr>
        <w:numPr>
          <w:ilvl w:val="0"/>
          <w:numId w:val="22"/>
        </w:numPr>
      </w:pPr>
      <w:r>
        <w:t>Employs comprehensive data collection from clinical, socio-economic, and remote sensing sources, ensuring a multidimensional analysis of urban heat exposure.</w:t>
      </w:r>
    </w:p>
    <w:p w14:paraId="7C091352" w14:textId="77777777" w:rsidR="00B04775" w:rsidRDefault="00B04775" w:rsidP="00B04775">
      <w:pPr>
        <w:numPr>
          <w:ilvl w:val="0"/>
          <w:numId w:val="22"/>
        </w:numPr>
      </w:pPr>
      <w:r>
        <w:t>Leverages state-of-the-art machine learning techniques for predictive modelling of heat-health outcomes, advancing the field of environmental health research.</w:t>
      </w:r>
    </w:p>
    <w:p w14:paraId="03373A70" w14:textId="77777777" w:rsidR="00B04775" w:rsidRDefault="00B04775" w:rsidP="00B04775">
      <w:pPr>
        <w:numPr>
          <w:ilvl w:val="0"/>
          <w:numId w:val="22"/>
        </w:numPr>
      </w:pPr>
      <w:r>
        <w:t>A cross-disciplinary approach enriches the interpretation of data, linking climate science with public health implications.</w:t>
      </w:r>
    </w:p>
    <w:p w14:paraId="78C981B9" w14:textId="77777777" w:rsidR="00B04775" w:rsidRDefault="00B04775" w:rsidP="00B04775">
      <w:pPr>
        <w:numPr>
          <w:ilvl w:val="0"/>
          <w:numId w:val="22"/>
        </w:numPr>
      </w:pPr>
      <w:r>
        <w:t>Risk of sampling bias due to secondary data utilisation, which may influence the representativeness of findings.</w:t>
      </w:r>
    </w:p>
    <w:p w14:paraId="5A14C928" w14:textId="77777777" w:rsidR="00AC24BA" w:rsidRDefault="00AC24BA" w:rsidP="00677978">
      <w:pPr>
        <w:numPr>
          <w:ilvl w:val="0"/>
          <w:numId w:val="22"/>
        </w:numPr>
      </w:pPr>
      <w:r w:rsidRPr="00AC24BA">
        <w:t>The spatial resolution of datasets, particularly those capturing microclimatic urban variations, may limit the granularity of exposure assessments, affecting the precision in capturing heat stress metrics.</w:t>
      </w:r>
    </w:p>
    <w:p w14:paraId="2E57E22B" w14:textId="77777777" w:rsidR="00526E89" w:rsidRDefault="00526E89" w:rsidP="00526E89"/>
    <w:p w14:paraId="4B25AD9F" w14:textId="77777777" w:rsidR="002205B1" w:rsidRDefault="008B2DB9">
      <w:pPr>
        <w:pStyle w:val="Heading1"/>
        <w:rPr>
          <w:sz w:val="24"/>
          <w:szCs w:val="24"/>
        </w:rPr>
      </w:pPr>
      <w:r>
        <w:br w:type="page" w:clear="all"/>
      </w:r>
    </w:p>
    <w:p w14:paraId="7F8293C9" w14:textId="76EF1480" w:rsidR="002205B1" w:rsidRDefault="008B2DB9" w:rsidP="0037798C">
      <w:pPr>
        <w:pStyle w:val="Heading1"/>
        <w:numPr>
          <w:ilvl w:val="0"/>
          <w:numId w:val="66"/>
        </w:numPr>
      </w:pPr>
      <w:r w:rsidRPr="009C43EC">
        <w:lastRenderedPageBreak/>
        <w:t>Introduction</w:t>
      </w:r>
    </w:p>
    <w:p w14:paraId="747D3959" w14:textId="77777777" w:rsidR="00807AE9" w:rsidRDefault="00807AE9" w:rsidP="00807AE9"/>
    <w:p w14:paraId="42DC770D" w14:textId="2CCEFD66" w:rsidR="00DF64CC" w:rsidRPr="00DF64CC" w:rsidRDefault="00DF64CC" w:rsidP="00DF64CC">
      <w:r w:rsidRPr="00DF64CC">
        <w:t>The HE</w:t>
      </w:r>
      <w:r w:rsidRPr="0037798C">
        <w:rPr>
          <w:vertAlign w:val="superscript"/>
        </w:rPr>
        <w:t>2</w:t>
      </w:r>
      <w:r w:rsidRPr="00DF64CC">
        <w:t xml:space="preserve">AT </w:t>
      </w:r>
      <w:proofErr w:type="spellStart"/>
      <w:r w:rsidRPr="00DF64CC">
        <w:t>Center</w:t>
      </w:r>
      <w:proofErr w:type="spellEnd"/>
      <w:r w:rsidRPr="00DF64CC">
        <w:t xml:space="preserve"> (</w:t>
      </w:r>
      <w:proofErr w:type="spellStart"/>
      <w:r w:rsidRPr="00DF64CC">
        <w:t>HEat</w:t>
      </w:r>
      <w:proofErr w:type="spellEnd"/>
      <w:r w:rsidRPr="00DF64CC">
        <w:t xml:space="preserve"> and </w:t>
      </w:r>
      <w:proofErr w:type="spellStart"/>
      <w:r w:rsidRPr="00DF64CC">
        <w:t>HEalth</w:t>
      </w:r>
      <w:proofErr w:type="spellEnd"/>
      <w:r w:rsidRPr="00DF64CC">
        <w:t xml:space="preserve"> African Transdisciplinary </w:t>
      </w:r>
      <w:proofErr w:type="spellStart"/>
      <w:r w:rsidRPr="00DF64CC">
        <w:t>Center</w:t>
      </w:r>
      <w:proofErr w:type="spellEnd"/>
      <w:r w:rsidRPr="00DF64CC">
        <w:t>), a consortium spanning South Africa, Côte d</w:t>
      </w:r>
      <w:r w:rsidR="00E178EB">
        <w:t>'</w:t>
      </w:r>
      <w:r w:rsidRPr="00DF64CC">
        <w:t xml:space="preserve">Ivoire, Zimbabwe, and the United States, embodies global collaboration. Funded through the United States NIH </w:t>
      </w:r>
      <w:r w:rsidR="00E178EB">
        <w:t>"</w:t>
      </w:r>
      <w:r w:rsidRPr="00DF64CC">
        <w:t>Harnessing Data Science for Health Discovery and Innovation in Africa</w:t>
      </w:r>
      <w:r w:rsidR="00E178EB">
        <w:t>"</w:t>
      </w:r>
      <w:r w:rsidRPr="00DF64CC">
        <w:t xml:space="preserve"> (DS-I Africa) program, the </w:t>
      </w:r>
      <w:proofErr w:type="spellStart"/>
      <w:r w:rsidRPr="00DF64CC">
        <w:t>Center</w:t>
      </w:r>
      <w:proofErr w:type="spellEnd"/>
      <w:r w:rsidRPr="00DF64CC">
        <w:t xml:space="preserve"> amalgamates diverse expertise in pursuit of comprehensive urban climate resilience strategies</w:t>
      </w:r>
      <w:r w:rsidR="006D6FE5">
        <w:fldChar w:fldCharType="begin"/>
      </w:r>
      <w:r w:rsidR="006D6FE5">
        <w:instrText xml:space="preserve"> ADDIN EN.CITE &lt;EndNote&gt;&lt;Cite&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6D6FE5">
        <w:fldChar w:fldCharType="separate"/>
      </w:r>
      <w:r w:rsidR="006D6FE5">
        <w:rPr>
          <w:noProof/>
        </w:rPr>
        <w:t>[1]</w:t>
      </w:r>
      <w:r w:rsidR="006D6FE5">
        <w:fldChar w:fldCharType="end"/>
      </w:r>
      <w:r w:rsidRPr="00DF64CC">
        <w:t>.</w:t>
      </w:r>
    </w:p>
    <w:p w14:paraId="1ED01008" w14:textId="3EF1A65D" w:rsidR="00DF64CC" w:rsidRPr="00DF64CC" w:rsidRDefault="0037798C" w:rsidP="00DF64CC">
      <w:r>
        <w:t>T</w:t>
      </w:r>
      <w:r w:rsidR="00DF64CC" w:rsidRPr="00DF64CC">
        <w:t>his study emerges</w:t>
      </w:r>
      <w:r>
        <w:t xml:space="preserve"> from </w:t>
      </w:r>
      <w:r w:rsidRPr="00DF64CC">
        <w:t xml:space="preserve">the HE²AT </w:t>
      </w:r>
      <w:proofErr w:type="spellStart"/>
      <w:proofErr w:type="gramStart"/>
      <w:r w:rsidRPr="00DF64CC">
        <w:t>Center</w:t>
      </w:r>
      <w:proofErr w:type="spellEnd"/>
      <w:r w:rsidRPr="00DF64CC">
        <w:t xml:space="preserve">, </w:t>
      </w:r>
      <w:r w:rsidR="00DF64CC" w:rsidRPr="00DF64CC">
        <w:t xml:space="preserve"> as</w:t>
      </w:r>
      <w:proofErr w:type="gramEnd"/>
      <w:r w:rsidR="00DF64CC" w:rsidRPr="00DF64CC">
        <w:t xml:space="preserve"> a Research Project (RP) </w:t>
      </w:r>
      <w:r>
        <w:t xml:space="preserve">aiming to interrogate </w:t>
      </w:r>
      <w:r w:rsidR="00DF64CC" w:rsidRPr="00DF64CC">
        <w:t xml:space="preserve">the intricate </w:t>
      </w:r>
      <w:r w:rsidR="006D6FE5">
        <w:t>relationships</w:t>
      </w:r>
      <w:r w:rsidR="00DF64CC" w:rsidRPr="00DF64CC">
        <w:t xml:space="preserve"> of urban spaces </w:t>
      </w:r>
      <w:r w:rsidR="006D6FE5">
        <w:t>to</w:t>
      </w:r>
      <w:r w:rsidR="00DF64CC" w:rsidRPr="00DF64CC">
        <w:t xml:space="preserve"> heat-health impacts, </w:t>
      </w:r>
      <w:r w:rsidR="006D6FE5">
        <w:t>emphasising</w:t>
      </w:r>
      <w:r w:rsidR="00DF64CC" w:rsidRPr="00DF64CC">
        <w:t xml:space="preserve"> the need for nuanced responses. It highlights the disproportionate risks borne by residents of impoverished areas, the elderly, those with pre-existing health conditions, children, outdoor workers, and inhabitants of densely populated or informal settlements—groups for whom the urban heat island effect is a daily lived reality</w:t>
      </w:r>
      <w:r w:rsidR="006D6FE5">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 </w:instrText>
      </w:r>
      <w:r w:rsidR="00DE1C5B">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DATA </w:instrText>
      </w:r>
      <w:r w:rsidR="00DE1C5B">
        <w:fldChar w:fldCharType="end"/>
      </w:r>
      <w:r w:rsidR="006D6FE5">
        <w:fldChar w:fldCharType="separate"/>
      </w:r>
      <w:r w:rsidR="00DE1C5B">
        <w:rPr>
          <w:noProof/>
        </w:rPr>
        <w:t>[2-4]</w:t>
      </w:r>
      <w:r w:rsidR="006D6FE5">
        <w:fldChar w:fldCharType="end"/>
      </w:r>
      <w:r w:rsidR="00DF64CC" w:rsidRPr="00DF64CC">
        <w:t>.</w:t>
      </w:r>
    </w:p>
    <w:p w14:paraId="2F03CDD6" w14:textId="054DE2C3" w:rsidR="00DF64CC" w:rsidRDefault="00DF64CC" w:rsidP="00DF64CC">
      <w:r w:rsidRPr="00DF64CC">
        <w:t xml:space="preserve">Research on heat-related health risks in Africa, including seminal works in Abidjan and Johannesburg, reveals a critical need for </w:t>
      </w:r>
      <w:r w:rsidR="00B65128">
        <w:t>localised</w:t>
      </w:r>
      <w:r w:rsidRPr="00DF64CC">
        <w:t xml:space="preserve"> interventions. Ncongwane et al. (2021), Pasquini et al. (2020), and Wright et al. (2019) </w:t>
      </w:r>
      <w:r w:rsidR="0037798C">
        <w:t xml:space="preserve">lay </w:t>
      </w:r>
      <w:r w:rsidRPr="00DF64CC">
        <w:t>the groundwork, e</w:t>
      </w:r>
      <w:r w:rsidR="00DA6768">
        <w:t>xplaining</w:t>
      </w:r>
      <w:r w:rsidRPr="00DF64CC">
        <w:t xml:space="preserve"> the socio</w:t>
      </w:r>
      <w:r w:rsidR="00A42806">
        <w:t>-</w:t>
      </w:r>
      <w:r w:rsidRPr="00DF64CC">
        <w:t>economic and infrastructural factors that exacerbate heat-health vulnerabilities</w: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 </w:instrTex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DATA </w:instrText>
      </w:r>
      <w:r w:rsidR="006F12BE">
        <w:fldChar w:fldCharType="end"/>
      </w:r>
      <w:r w:rsidR="006F12BE">
        <w:fldChar w:fldCharType="separate"/>
      </w:r>
      <w:r w:rsidR="006F12BE">
        <w:rPr>
          <w:noProof/>
        </w:rPr>
        <w:t>[5-7]</w:t>
      </w:r>
      <w:r w:rsidR="006F12BE">
        <w:fldChar w:fldCharType="end"/>
      </w:r>
      <w:r w:rsidRPr="00DF64CC">
        <w:t xml:space="preserve">. </w:t>
      </w:r>
    </w:p>
    <w:p w14:paraId="6A7E7695" w14:textId="33296BDD" w:rsidR="00DF64CC" w:rsidRPr="00DF64CC" w:rsidRDefault="00DF64CC" w:rsidP="00DF64CC">
      <w:r w:rsidRPr="00DF64CC">
        <w:t xml:space="preserve">Enhanced nighttime heatwaves over African urban clusters, as investigated by Eghosa </w:t>
      </w:r>
      <w:proofErr w:type="spellStart"/>
      <w:r w:rsidRPr="00DF64CC">
        <w:t>Igun</w:t>
      </w:r>
      <w:proofErr w:type="spellEnd"/>
      <w:r w:rsidRPr="00DF64CC">
        <w:t xml:space="preserve"> et al. (2022), underline the growing threat of heatwaves exacerbated by urban heat island effects </w:t>
      </w:r>
      <w:r w:rsidR="006F12BE">
        <w:fldChar w:fldCharType="begin"/>
      </w:r>
      <w:r w:rsidR="006F12BE">
        <w:instrText xml:space="preserve"> ADDIN EN.CITE &lt;EndNote&gt;&lt;Cite&gt;&lt;Author&gt;Igun&lt;/Author&gt;&lt;Year&gt;2022&lt;/Year&gt;&lt;RecNum&gt;809&lt;/RecNum&gt;&lt;DisplayText&gt;[8]&lt;/DisplayText&gt;&lt;record&gt;&lt;rec-number&gt;809&lt;/rec-number&gt;&lt;foreign-keys&gt;&lt;key app="EN" db-id="5szwxp0er2sa0tevxamvt5a9wdes925002ws" timestamp="1709974900"&gt;809&lt;/key&gt;&lt;/foreign-keys&gt;&lt;ref-type name="Journal Article"&gt;17&lt;/ref-type&gt;&lt;contributors&gt;&lt;authors&gt;&lt;author&gt;Igun, Eghosa&lt;/author&gt;&lt;author&gt;Xu, Xiyan&lt;/author&gt;&lt;author&gt;Shi, Zitong&lt;/author&gt;&lt;author&gt;Jia, Gensuo&lt;/author&gt;&lt;/authors&gt;&lt;/contributors&gt;&lt;titles&gt;&lt;title&gt;Enhanced nighttime heatwaves over African urban clusters&lt;/title&gt;&lt;secondary-title&gt;Environmental Research Letters&lt;/secondary-title&gt;&lt;/titles&gt;&lt;periodical&gt;&lt;full-title&gt;Environmental Research Letters&lt;/full-title&gt;&lt;/periodical&gt;&lt;volume&gt;18&lt;/volume&gt;&lt;dates&gt;&lt;year&gt;2022&lt;/year&gt;&lt;pub-dates&gt;&lt;date&gt;12/15&lt;/date&gt;&lt;/pub-dates&gt;&lt;/dates&gt;&lt;urls&gt;&lt;/urls&gt;&lt;electronic-resource-num&gt;10.1088/1748-9326/aca920&lt;/electronic-resource-num&gt;&lt;/record&gt;&lt;/Cite&gt;&lt;/EndNote&gt;</w:instrText>
      </w:r>
      <w:r w:rsidR="006F12BE">
        <w:fldChar w:fldCharType="separate"/>
      </w:r>
      <w:r w:rsidR="006F12BE">
        <w:rPr>
          <w:noProof/>
        </w:rPr>
        <w:t>[8]</w:t>
      </w:r>
      <w:r w:rsidR="006F12BE">
        <w:fldChar w:fldCharType="end"/>
      </w:r>
      <w:r w:rsidRPr="00DF64CC">
        <w:t xml:space="preserve">. Furthermore, </w:t>
      </w:r>
      <w:r w:rsidR="0037798C">
        <w:t xml:space="preserve">an </w:t>
      </w:r>
      <w:r w:rsidRPr="00DF64CC">
        <w:t>assess</w:t>
      </w:r>
      <w:r w:rsidR="0037798C">
        <w:t>ment of</w:t>
      </w:r>
      <w:r w:rsidRPr="00DF64CC">
        <w:t xml:space="preserve"> </w:t>
      </w:r>
      <w:r w:rsidR="00D61527">
        <w:t>the health-related impacts of urban heat Islands</w:t>
      </w:r>
      <w:r w:rsidRPr="00DF64CC">
        <w:t xml:space="preserve"> (UHI) in Douala Metropolis, Cameroon</w:t>
      </w:r>
      <w:r w:rsidR="0037798C">
        <w:t xml:space="preserve"> by </w:t>
      </w:r>
      <w:proofErr w:type="spellStart"/>
      <w:r w:rsidR="0037798C" w:rsidRPr="00DF64CC">
        <w:t>Enete</w:t>
      </w:r>
      <w:proofErr w:type="spellEnd"/>
      <w:r w:rsidR="0037798C">
        <w:t xml:space="preserve"> et al.</w:t>
      </w:r>
      <w:r w:rsidR="0037798C" w:rsidRPr="00DF64CC">
        <w:t xml:space="preserve"> (2017),</w:t>
      </w:r>
      <w:r w:rsidRPr="00DF64CC">
        <w:t xml:space="preserve"> provides insight into the </w:t>
      </w:r>
      <w:r w:rsidR="006D6FE5">
        <w:t>localised</w:t>
      </w:r>
      <w:r w:rsidRPr="00DF64CC">
        <w:t xml:space="preserve"> health burdens of urban heat </w:t>
      </w:r>
      <w:r w:rsidR="006F12BE">
        <w:fldChar w:fldCharType="begin"/>
      </w:r>
      <w:r w:rsidR="006F12BE">
        <w:instrText xml:space="preserve"> ADDIN EN.CITE &lt;EndNote&gt;&lt;Cite&gt;&lt;Author&gt;Enete&lt;/Author&gt;&lt;Year&gt;2014&lt;/Year&gt;&lt;RecNum&gt;810&lt;/RecNum&gt;&lt;DisplayText&gt;[9]&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6F12BE">
        <w:fldChar w:fldCharType="separate"/>
      </w:r>
      <w:r w:rsidR="006F12BE">
        <w:rPr>
          <w:noProof/>
        </w:rPr>
        <w:t>[9]</w:t>
      </w:r>
      <w:r w:rsidR="006F12BE">
        <w:fldChar w:fldCharType="end"/>
      </w:r>
      <w:r w:rsidRPr="00DF64CC">
        <w:t>.</w:t>
      </w:r>
    </w:p>
    <w:p w14:paraId="6F5E7F2E" w14:textId="1A95DAFA" w:rsidR="00DF64CC" w:rsidRPr="00DF64CC" w:rsidRDefault="00DF64CC" w:rsidP="00DF64CC">
      <w:r w:rsidRPr="00DF64CC">
        <w:t xml:space="preserve">Building on this foundation, our study seeks to contribute to this burgeoning field by creating an effective, data-driven Urban Heat Health Early Warning System (EWS), tailored to the unique socio-demographic </w:t>
      </w:r>
      <w:r w:rsidR="00C718C5">
        <w:t>make-up</w:t>
      </w:r>
      <w:r w:rsidRPr="00DF64CC">
        <w:t xml:space="preserve"> of African metropolises. </w:t>
      </w:r>
      <w:r w:rsidR="0037798C">
        <w:t>I</w:t>
      </w:r>
      <w:r w:rsidRPr="00DF64CC">
        <w:t xml:space="preserve">ntegrating insights from recent studies, including </w:t>
      </w:r>
      <w:r w:rsidR="00E178EB">
        <w:t>"</w:t>
      </w:r>
      <w:r w:rsidRPr="00DF64CC">
        <w:t>Human Exposure to Dangerous Heat in African Cities</w:t>
      </w:r>
      <w:r w:rsidR="00E178EB">
        <w:t>"</w:t>
      </w:r>
      <w:r w:rsidRPr="00DF64CC">
        <w:t xml:space="preserve"> by Guillaume Thibaut Rohat et al. (2019), which assesses human exposure to extreme heat conditions </w:t>
      </w:r>
      <w:r w:rsidR="00C718C5">
        <w:fldChar w:fldCharType="begin"/>
      </w:r>
      <w:r w:rsidR="00C718C5">
        <w:instrText xml:space="preserve"> ADDIN EN.CITE &lt;EndNote&gt;&lt;Cite&gt;&lt;Author&gt;Rohat&lt;/Author&gt;&lt;Year&gt;2019&lt;/Year&gt;&lt;RecNum&gt;811&lt;/RecNum&gt;&lt;DisplayText&gt;[10]&lt;/DisplayText&gt;&lt;record&gt;&lt;rec-number&gt;811&lt;/rec-number&gt;&lt;foreign-keys&gt;&lt;key app="EN" db-id="5szwxp0er2sa0tevxamvt5a9wdes925002ws" timestamp="1709984640"&gt;8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instrText>
      </w:r>
      <w:r w:rsidR="00C718C5">
        <w:fldChar w:fldCharType="separate"/>
      </w:r>
      <w:r w:rsidR="00C718C5">
        <w:rPr>
          <w:noProof/>
        </w:rPr>
        <w:t>[10]</w:t>
      </w:r>
      <w:r w:rsidR="00C718C5">
        <w:fldChar w:fldCharType="end"/>
      </w:r>
      <w:r w:rsidRPr="00DF64CC">
        <w:t>, our research aims to offer a holistic understanding and innovative solutions to mitigate these escalating health risks.</w:t>
      </w:r>
    </w:p>
    <w:p w14:paraId="3FFC56CB" w14:textId="34083034" w:rsidR="00DF64CC" w:rsidRPr="00DF64CC" w:rsidRDefault="00DF64CC" w:rsidP="00DF64CC">
      <w:r w:rsidRPr="00DF64CC">
        <w:t xml:space="preserve">The study is structured around three primary objectives: (1) mapping intra-urban heat risks, (2) developing a heat-health outcome forecast model, and (3) establishing an EWS that empowers both policymakers and the public with actionable insights for </w:t>
      </w:r>
      <w:proofErr w:type="spellStart"/>
      <w:r w:rsidRPr="00DF64CC">
        <w:t>preemptive</w:t>
      </w:r>
      <w:proofErr w:type="spellEnd"/>
      <w:r w:rsidRPr="00DF64CC">
        <w:t xml:space="preserve"> action.</w:t>
      </w:r>
      <w:r w:rsidR="00E77832">
        <w:t xml:space="preserve"> </w:t>
      </w:r>
      <w:r w:rsidR="0037798C">
        <w:t>These are</w:t>
      </w:r>
      <w:r w:rsidRPr="00DF64CC">
        <w:t xml:space="preserve"> </w:t>
      </w:r>
      <w:r w:rsidR="0037798C">
        <w:t>i</w:t>
      </w:r>
      <w:r w:rsidRPr="00DF64CC">
        <w:t>nspir</w:t>
      </w:r>
      <w:r w:rsidR="0037798C">
        <w:t>ed</w:t>
      </w:r>
      <w:r w:rsidRPr="00DF64CC">
        <w:t xml:space="preserve"> from the robust frameworks and pioneering methods established by Thiaw et al. (2022) and Chapman et al. (2022), who have significantly advanced the field of heat-health early warning systems</w: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 </w:instrTex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DATA </w:instrText>
      </w:r>
      <w:r w:rsidR="00C718C5">
        <w:fldChar w:fldCharType="end"/>
      </w:r>
      <w:r w:rsidR="00C718C5">
        <w:fldChar w:fldCharType="separate"/>
      </w:r>
      <w:r w:rsidR="00C718C5">
        <w:rPr>
          <w:noProof/>
        </w:rPr>
        <w:t>[11, 12]</w:t>
      </w:r>
      <w:r w:rsidR="00C718C5">
        <w:fldChar w:fldCharType="end"/>
      </w:r>
      <w:r w:rsidRPr="00DF64CC">
        <w:t>.</w:t>
      </w:r>
    </w:p>
    <w:p w14:paraId="4E9A9199" w14:textId="4EEDCEA8" w:rsidR="00DF64CC" w:rsidRPr="00DF64CC" w:rsidRDefault="00DF64CC" w:rsidP="00DF64CC">
      <w:r w:rsidRPr="00DF64CC">
        <w:t>Our approach is grounded in the IPCC</w:t>
      </w:r>
      <w:r w:rsidR="00E178EB">
        <w:t>'</w:t>
      </w:r>
      <w:r w:rsidRPr="00DF64CC">
        <w:t xml:space="preserve">s hazard-vulnerability-exposure paradigm, as evidenced by the Key Concepts and Definitions in Heat Exposure Studies (Table 1). This alignment </w:t>
      </w:r>
      <w:r w:rsidR="00B65128">
        <w:t>ensures consistency with the globally recognised framework and reinforces our research</w:t>
      </w:r>
      <w:r w:rsidR="00E178EB">
        <w:t>'</w:t>
      </w:r>
      <w:r w:rsidR="00B65128">
        <w:t>s applicability</w:t>
      </w:r>
      <w:r w:rsidRPr="00DF64CC">
        <w:t xml:space="preserve"> to the broader discourse on climate change and public health. The terms </w:t>
      </w:r>
      <w:r w:rsidR="00E178EB">
        <w:t>"</w:t>
      </w:r>
      <w:r w:rsidRPr="00DF64CC">
        <w:t>exposure,</w:t>
      </w:r>
      <w:r w:rsidR="00905781">
        <w:t xml:space="preserve">" </w:t>
      </w:r>
      <w:r w:rsidR="00E178EB">
        <w:t>"</w:t>
      </w:r>
      <w:r w:rsidRPr="00DF64CC">
        <w:t>vulnerability,</w:t>
      </w:r>
      <w:r w:rsidR="00905781">
        <w:t xml:space="preserve">" </w:t>
      </w:r>
      <w:r w:rsidR="00E178EB">
        <w:t>"</w:t>
      </w:r>
      <w:r w:rsidRPr="00DF64CC">
        <w:t>hazard,</w:t>
      </w:r>
      <w:r w:rsidR="00E178EB">
        <w:t>"</w:t>
      </w:r>
      <w:r w:rsidRPr="00DF64CC">
        <w:t xml:space="preserve"> and </w:t>
      </w:r>
      <w:r w:rsidR="00E178EB">
        <w:t>"</w:t>
      </w:r>
      <w:r w:rsidRPr="00DF64CC">
        <w:t>adaptive capacity</w:t>
      </w:r>
      <w:r w:rsidR="00E178EB">
        <w:t>"</w:t>
      </w:r>
      <w:r w:rsidRPr="00DF64CC">
        <w:t xml:space="preserve"> are defined in Table 1, providing a clear conceptual framework for our study.</w:t>
      </w:r>
    </w:p>
    <w:p w14:paraId="1AD06AFC" w14:textId="2BD4391B" w:rsidR="00DF64CC" w:rsidRPr="00DF64CC" w:rsidRDefault="00DF64CC" w:rsidP="00DF64CC">
      <w:r w:rsidRPr="00DF64CC">
        <w:t>By integrating state-of-the-art machine learning techniques with comprehensive socio</w:t>
      </w:r>
      <w:r w:rsidR="008A48ED">
        <w:t>-</w:t>
      </w:r>
      <w:r w:rsidRPr="00DF64CC">
        <w:t>economic and geospatial data</w:t>
      </w:r>
      <w:r w:rsidR="00CB0460">
        <w:t xml:space="preserve"> as well as clinical trial/cohort health datasets</w:t>
      </w:r>
      <w:r w:rsidR="00B65128">
        <w:t>, this study endeavours</w:t>
      </w:r>
      <w:r w:rsidRPr="00DF64CC">
        <w:t xml:space="preserve"> to </w:t>
      </w:r>
      <w:r w:rsidR="00B65128">
        <w:t xml:space="preserve">provide </w:t>
      </w:r>
      <w:r w:rsidRPr="00DF64CC">
        <w:t>stakeholders with a granular understanding of heat-health dynamics, ultimately aiding in the formulation of targeted interventions that can bolster the resilience of urban populations amidst the escalating challenges posed by global warming.</w:t>
      </w:r>
    </w:p>
    <w:p w14:paraId="520E5810" w14:textId="7A87E7DC" w:rsidR="00807AE9" w:rsidRPr="00A67725" w:rsidRDefault="308647C2" w:rsidP="00807AE9">
      <w:r>
        <w:lastRenderedPageBreak/>
        <w:t>Table 1: Key Concepts and Definitions in Heat Exposure Studies (Aligned with IPCC Framework)</w:t>
      </w:r>
    </w:p>
    <w:tbl>
      <w:tblPr>
        <w:tblStyle w:val="Bordered-Accent1"/>
        <w:tblW w:w="10201" w:type="dxa"/>
        <w:tblLook w:val="04A0" w:firstRow="1" w:lastRow="0" w:firstColumn="1" w:lastColumn="0" w:noHBand="0" w:noVBand="1"/>
      </w:tblPr>
      <w:tblGrid>
        <w:gridCol w:w="1415"/>
        <w:gridCol w:w="8786"/>
      </w:tblGrid>
      <w:tr w:rsidR="0037798C" w:rsidRPr="00A67725" w14:paraId="6057487B" w14:textId="77777777" w:rsidTr="00A25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552DD7" w14:textId="77777777" w:rsidR="00807AE9" w:rsidRPr="00A67725" w:rsidRDefault="00807AE9" w:rsidP="00D435D4">
            <w:pPr>
              <w:spacing w:after="160" w:line="259" w:lineRule="auto"/>
              <w:rPr>
                <w:b/>
                <w:bCs/>
              </w:rPr>
            </w:pPr>
            <w:r w:rsidRPr="00A67725">
              <w:rPr>
                <w:b/>
                <w:bCs/>
              </w:rPr>
              <w:t>Concept</w:t>
            </w:r>
          </w:p>
        </w:tc>
        <w:tc>
          <w:tcPr>
            <w:tcW w:w="8786" w:type="dxa"/>
            <w:hideMark/>
          </w:tcPr>
          <w:p w14:paraId="5DCC4448" w14:textId="77777777" w:rsidR="00807AE9" w:rsidRPr="00A67725" w:rsidRDefault="00807AE9" w:rsidP="00D435D4">
            <w:pPr>
              <w:spacing w:after="160" w:line="259" w:lineRule="auto"/>
              <w:cnfStyle w:val="100000000000" w:firstRow="1" w:lastRow="0" w:firstColumn="0" w:lastColumn="0" w:oddVBand="0" w:evenVBand="0" w:oddHBand="0" w:evenHBand="0" w:firstRowFirstColumn="0" w:firstRowLastColumn="0" w:lastRowFirstColumn="0" w:lastRowLastColumn="0"/>
              <w:rPr>
                <w:b/>
                <w:bCs/>
              </w:rPr>
            </w:pPr>
            <w:r w:rsidRPr="00A67725">
              <w:rPr>
                <w:b/>
                <w:bCs/>
              </w:rPr>
              <w:t>Description</w:t>
            </w:r>
          </w:p>
        </w:tc>
      </w:tr>
      <w:tr w:rsidR="0037798C" w:rsidRPr="00A67725" w14:paraId="612F27C9"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E9BF4D" w14:textId="77777777" w:rsidR="00807AE9" w:rsidRPr="00A67725" w:rsidRDefault="00807AE9" w:rsidP="0037798C">
            <w:r w:rsidRPr="00A67725">
              <w:t>Exposure</w:t>
            </w:r>
          </w:p>
        </w:tc>
        <w:tc>
          <w:tcPr>
            <w:tcW w:w="8786" w:type="dxa"/>
            <w:hideMark/>
          </w:tcPr>
          <w:p w14:paraId="365CB9B4" w14:textId="126A7DED" w:rsidR="00807AE9" w:rsidRPr="00A67725" w:rsidRDefault="00807AE9" w:rsidP="00743117">
            <w:pPr>
              <w:cnfStyle w:val="000000100000" w:firstRow="0" w:lastRow="0" w:firstColumn="0" w:lastColumn="0" w:oddVBand="0" w:evenVBand="0" w:oddHBand="1" w:evenHBand="0" w:firstRowFirstColumn="0" w:firstRowLastColumn="0" w:lastRowFirstColumn="0" w:lastRowLastColumn="0"/>
            </w:pPr>
            <w:r w:rsidRPr="00A67725">
              <w:t>The presence of people, livelihoods, species or ecosystems, environmental functions, services, and resources, infrastructure, or economic, social, or cultural assets in places that could be adversely affected</w:t>
            </w:r>
            <w:r w:rsidR="00D6631F">
              <w:t xml:space="preserve"> by heat</w:t>
            </w:r>
            <w:r w:rsidRPr="00A67725">
              <w:t>.</w:t>
            </w:r>
          </w:p>
        </w:tc>
      </w:tr>
      <w:tr w:rsidR="0037798C" w:rsidRPr="00A67725" w14:paraId="634D4DFF" w14:textId="77777777" w:rsidTr="00A254E1">
        <w:tc>
          <w:tcPr>
            <w:cnfStyle w:val="001000000000" w:firstRow="0" w:lastRow="0" w:firstColumn="1" w:lastColumn="0" w:oddVBand="0" w:evenVBand="0" w:oddHBand="0" w:evenHBand="0" w:firstRowFirstColumn="0" w:firstRowLastColumn="0" w:lastRowFirstColumn="0" w:lastRowLastColumn="0"/>
            <w:tcW w:w="0" w:type="auto"/>
            <w:hideMark/>
          </w:tcPr>
          <w:p w14:paraId="08A9BA7E" w14:textId="77777777" w:rsidR="00807AE9" w:rsidRPr="00A67725" w:rsidRDefault="00807AE9" w:rsidP="00D435D4">
            <w:r w:rsidRPr="00A67725">
              <w:t>Vulnerability</w:t>
            </w:r>
          </w:p>
        </w:tc>
        <w:tc>
          <w:tcPr>
            <w:tcW w:w="8786" w:type="dxa"/>
            <w:hideMark/>
          </w:tcPr>
          <w:p w14:paraId="7264352F" w14:textId="25FE4F44" w:rsidR="00807AE9" w:rsidRPr="0037798C" w:rsidRDefault="00807AE9" w:rsidP="0037798C">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olor w:val="404040"/>
              </w:rPr>
            </w:pPr>
            <w:r w:rsidRPr="0037798C">
              <w:rPr>
                <w:rFonts w:ascii="Arial" w:hAnsi="Arial"/>
                <w:color w:val="404040"/>
              </w:rPr>
              <w:t>The propensity or predisposition to be adversely affected</w:t>
            </w:r>
            <w:r w:rsidR="00A42806">
              <w:rPr>
                <w:rFonts w:ascii="Arial" w:hAnsi="Arial"/>
                <w:color w:val="404040"/>
              </w:rPr>
              <w:t xml:space="preserve"> encompasses various</w:t>
            </w:r>
            <w:r w:rsidRPr="0037798C">
              <w:rPr>
                <w:rFonts w:ascii="Arial" w:hAnsi="Arial"/>
                <w:color w:val="404040"/>
              </w:rPr>
              <w:t xml:space="preserve"> concepts and elements</w:t>
            </w:r>
            <w:r w:rsidR="00A42806">
              <w:rPr>
                <w:rFonts w:ascii="Arial" w:hAnsi="Arial"/>
                <w:color w:val="404040"/>
              </w:rPr>
              <w:t>,</w:t>
            </w:r>
            <w:r w:rsidRPr="0037798C">
              <w:rPr>
                <w:rFonts w:ascii="Arial" w:hAnsi="Arial"/>
                <w:color w:val="404040"/>
              </w:rPr>
              <w:t xml:space="preserve"> including sensitivity or susceptibility to harm and lack of capacity to cope and adapt</w:t>
            </w:r>
            <w:r w:rsidR="001236C7" w:rsidRPr="0037798C">
              <w:rPr>
                <w:rFonts w:ascii="Arial" w:hAnsi="Arial"/>
                <w:color w:val="404040"/>
              </w:rPr>
              <w:t xml:space="preserve"> to heat</w:t>
            </w:r>
            <w:r w:rsidRPr="0037798C">
              <w:rPr>
                <w:rFonts w:ascii="Arial" w:hAnsi="Arial"/>
                <w:color w:val="404040"/>
              </w:rPr>
              <w:t>.</w:t>
            </w:r>
          </w:p>
        </w:tc>
      </w:tr>
      <w:tr w:rsidR="0037798C" w:rsidRPr="00A67725" w14:paraId="60569D93"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5A8DCA" w14:textId="77777777" w:rsidR="00807AE9" w:rsidRPr="00A67725" w:rsidRDefault="00807AE9" w:rsidP="00D435D4">
            <w:r w:rsidRPr="00A67725">
              <w:t>Hazard</w:t>
            </w:r>
          </w:p>
        </w:tc>
        <w:tc>
          <w:tcPr>
            <w:tcW w:w="8786" w:type="dxa"/>
            <w:hideMark/>
          </w:tcPr>
          <w:p w14:paraId="0FFE4591" w14:textId="77777777" w:rsidR="00807AE9" w:rsidRPr="00A67725" w:rsidRDefault="00807AE9" w:rsidP="00D435D4">
            <w:pPr>
              <w:cnfStyle w:val="000000100000" w:firstRow="0" w:lastRow="0" w:firstColumn="0" w:lastColumn="0" w:oddVBand="0" w:evenVBand="0" w:oddHBand="1" w:evenHBand="0" w:firstRowFirstColumn="0" w:firstRowLastColumn="0" w:lastRowFirstColumn="0" w:lastRowLastColumn="0"/>
            </w:pPr>
            <w:r w:rsidRPr="00A67725">
              <w:t>The potential occurrence of a natural or human-induced physical event or trend that may cause loss of life, injury, or other health impacts, as well as damage and loss to property, infrastructure, livelihoods, service provision, ecosystems, and environmental resources.</w:t>
            </w:r>
          </w:p>
        </w:tc>
      </w:tr>
      <w:tr w:rsidR="0037798C" w:rsidRPr="00A67725" w14:paraId="5B751E20" w14:textId="77777777" w:rsidTr="00A254E1">
        <w:tc>
          <w:tcPr>
            <w:cnfStyle w:val="001000000000" w:firstRow="0" w:lastRow="0" w:firstColumn="1" w:lastColumn="0" w:oddVBand="0" w:evenVBand="0" w:oddHBand="0" w:evenHBand="0" w:firstRowFirstColumn="0" w:firstRowLastColumn="0" w:lastRowFirstColumn="0" w:lastRowLastColumn="0"/>
            <w:tcW w:w="0" w:type="auto"/>
            <w:hideMark/>
          </w:tcPr>
          <w:p w14:paraId="58B3E7DA" w14:textId="77777777" w:rsidR="00807AE9" w:rsidRPr="00A67725" w:rsidRDefault="00807AE9" w:rsidP="00D435D4">
            <w:r w:rsidRPr="00A67725">
              <w:t>Adaptive Capacity</w:t>
            </w:r>
          </w:p>
        </w:tc>
        <w:tc>
          <w:tcPr>
            <w:tcW w:w="8786" w:type="dxa"/>
            <w:hideMark/>
          </w:tcPr>
          <w:p w14:paraId="08D27A3A" w14:textId="7F4E7990" w:rsidR="00807AE9" w:rsidRPr="0037798C" w:rsidRDefault="00807AE9" w:rsidP="00D435D4">
            <w:pPr>
              <w:cnfStyle w:val="000000000000" w:firstRow="0" w:lastRow="0" w:firstColumn="0" w:lastColumn="0" w:oddVBand="0" w:evenVBand="0" w:oddHBand="0" w:evenHBand="0" w:firstRowFirstColumn="0" w:firstRowLastColumn="0" w:lastRowFirstColumn="0" w:lastRowLastColumn="0"/>
              <w:rPr>
                <w:rFonts w:ascii="Arial" w:hAnsi="Arial"/>
                <w:color w:val="404040"/>
              </w:rPr>
            </w:pPr>
            <w:r w:rsidRPr="0037798C">
              <w:rPr>
                <w:rFonts w:ascii="Arial" w:hAnsi="Arial"/>
                <w:color w:val="404040"/>
              </w:rPr>
              <w:t>Population</w:t>
            </w:r>
            <w:r w:rsidR="00E178EB">
              <w:rPr>
                <w:rFonts w:ascii="Arial" w:hAnsi="Arial"/>
                <w:color w:val="404040"/>
              </w:rPr>
              <w:t>'</w:t>
            </w:r>
            <w:r w:rsidRPr="0037798C">
              <w:rPr>
                <w:rFonts w:ascii="Arial" w:hAnsi="Arial"/>
                <w:color w:val="404040"/>
              </w:rPr>
              <w:t>s ability to adjust to heat linked with socio</w:t>
            </w:r>
            <w:r w:rsidR="00A42806">
              <w:rPr>
                <w:rFonts w:ascii="Arial" w:hAnsi="Arial"/>
                <w:color w:val="404040"/>
              </w:rPr>
              <w:t>-</w:t>
            </w:r>
            <w:r w:rsidRPr="0037798C">
              <w:rPr>
                <w:rFonts w:ascii="Arial" w:hAnsi="Arial"/>
                <w:color w:val="404040"/>
              </w:rPr>
              <w:t xml:space="preserve">economic factors, resource access, institutional support, and </w:t>
            </w:r>
            <w:r w:rsidR="00FB758F">
              <w:rPr>
                <w:rFonts w:ascii="Arial" w:hAnsi="Arial"/>
                <w:color w:val="404040"/>
              </w:rPr>
              <w:t>social determinants of health (</w:t>
            </w:r>
            <w:r w:rsidRPr="0037798C">
              <w:rPr>
                <w:rFonts w:ascii="Arial" w:hAnsi="Arial"/>
                <w:color w:val="404040"/>
              </w:rPr>
              <w:t>SDOH</w:t>
            </w:r>
            <w:r w:rsidR="00FB758F">
              <w:rPr>
                <w:rFonts w:ascii="Arial" w:hAnsi="Arial"/>
                <w:color w:val="404040"/>
              </w:rPr>
              <w:t>)</w:t>
            </w:r>
            <w:r w:rsidRPr="0037798C">
              <w:rPr>
                <w:rFonts w:ascii="Arial" w:hAnsi="Arial"/>
                <w:color w:val="404040"/>
              </w:rPr>
              <w:t>. Often diminished in urban poor due to limited access to cooling resources and health services.</w:t>
            </w:r>
          </w:p>
        </w:tc>
      </w:tr>
      <w:tr w:rsidR="00AC30D8" w:rsidRPr="00AC30D8" w14:paraId="67367FD3"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79C4EB4" w14:textId="77777777" w:rsidR="00AC30D8" w:rsidRPr="00A254E1" w:rsidRDefault="00AC30D8" w:rsidP="00AC30D8">
            <w:pPr>
              <w:spacing w:after="0" w:line="240" w:lineRule="auto"/>
              <w:rPr>
                <w:rFonts w:ascii="Arial" w:hAnsi="Arial"/>
                <w:color w:val="404040"/>
              </w:rPr>
            </w:pPr>
            <w:r w:rsidRPr="00A254E1">
              <w:rPr>
                <w:rFonts w:ascii="Arial" w:hAnsi="Arial"/>
                <w:color w:val="404040"/>
              </w:rPr>
              <w:t>Risk</w:t>
            </w:r>
          </w:p>
        </w:tc>
        <w:tc>
          <w:tcPr>
            <w:tcW w:w="0" w:type="auto"/>
            <w:hideMark/>
          </w:tcPr>
          <w:p w14:paraId="42844421" w14:textId="77777777" w:rsidR="00AC30D8" w:rsidRPr="00A254E1" w:rsidRDefault="00AC30D8" w:rsidP="00AC30D8">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olor w:val="404040"/>
              </w:rPr>
            </w:pPr>
            <w:r w:rsidRPr="00A254E1">
              <w:rPr>
                <w:rFonts w:ascii="Arial" w:hAnsi="Arial"/>
                <w:color w:val="404040"/>
              </w:rPr>
              <w:t>The potential for adverse consequences when hazards interact with vulnerable and exposed elements. It is often represented as the probability of occurrence of hazardous events or trends multiplied by the impacts if these events or trends occur. Risk results from the interaction of vulnerability, exposure, and hazard. In the context of heat, it refers to the likelihood and severity of negative outcomes due to heat exposure, considering the vulnerability and adaptive capacity of the affected population or system.</w:t>
            </w:r>
          </w:p>
        </w:tc>
      </w:tr>
    </w:tbl>
    <w:p w14:paraId="73F42E9D" w14:textId="77777777" w:rsidR="00807AE9" w:rsidRDefault="00807AE9" w:rsidP="00807AE9"/>
    <w:p w14:paraId="4BEA3868" w14:textId="77777777" w:rsidR="00807AE9" w:rsidRDefault="00807AE9" w:rsidP="00807AE9"/>
    <w:p w14:paraId="79090943" w14:textId="77777777" w:rsidR="00807AE9" w:rsidRDefault="00807AE9" w:rsidP="00807AE9"/>
    <w:p w14:paraId="050EA2D6" w14:textId="6199FFC6" w:rsidR="00A058B3" w:rsidRDefault="00A058B3" w:rsidP="00A254E1">
      <w:pPr>
        <w:pStyle w:val="Caption"/>
        <w:keepNext/>
      </w:pPr>
      <w:r>
        <w:t xml:space="preserve">Figure </w:t>
      </w:r>
      <w:r w:rsidR="00E47D6F">
        <w:t>1</w:t>
      </w:r>
      <w:r>
        <w:t xml:space="preserve">: </w:t>
      </w:r>
      <w:r w:rsidRPr="00C13126">
        <w:t>Schematic of the Early Warning System Development. This figure outlines a four-step approach to create an Early Warning System (EWS) for heat-related health risks, integrating data analysis, stakeholder engagement, and application design</w:t>
      </w:r>
    </w:p>
    <w:p w14:paraId="34FB632D" w14:textId="4D652F21" w:rsidR="40B171D2" w:rsidRDefault="00E51D20" w:rsidP="40B171D2">
      <w:r w:rsidRPr="00E51D20">
        <w:rPr>
          <w:noProof/>
        </w:rPr>
        <w:drawing>
          <wp:inline distT="0" distB="0" distL="0" distR="0" wp14:anchorId="15AED977" wp14:editId="5994C6A7">
            <wp:extent cx="5731510" cy="3229610"/>
            <wp:effectExtent l="0" t="0" r="2540" b="8890"/>
            <wp:docPr id="559097673"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097673" name="Picture 1" descr="A diagram of a diagram&#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229610"/>
                    </a:xfrm>
                    <a:prstGeom prst="rect">
                      <a:avLst/>
                    </a:prstGeom>
                    <a:noFill/>
                    <a:ln>
                      <a:noFill/>
                    </a:ln>
                  </pic:spPr>
                </pic:pic>
              </a:graphicData>
            </a:graphic>
          </wp:inline>
        </w:drawing>
      </w:r>
    </w:p>
    <w:p w14:paraId="7636CEAE" w14:textId="2EC645B2" w:rsidR="00F17BF7" w:rsidRPr="00F17BF7" w:rsidRDefault="40B171D2" w:rsidP="00A254E1">
      <w:pPr>
        <w:pStyle w:val="Heading1"/>
      </w:pPr>
      <w:r>
        <w:lastRenderedPageBreak/>
        <w:t>Study setting</w:t>
      </w:r>
    </w:p>
    <w:p w14:paraId="2CB0C418" w14:textId="4BC66D00" w:rsidR="002A260D" w:rsidRDefault="000D7BBE" w:rsidP="000D7BBE">
      <w:r>
        <w:t xml:space="preserve">Abidjan, located in Côte </w:t>
      </w:r>
      <w:r w:rsidR="00905781">
        <w:t>d</w:t>
      </w:r>
      <w:r w:rsidR="00E178EB">
        <w:t>'</w:t>
      </w:r>
      <w:r w:rsidR="00905781">
        <w:t>Ivoire</w:t>
      </w:r>
      <w:r>
        <w:t xml:space="preserve">, and Johannesburg, in South Africa, are cities experiencing rapid </w:t>
      </w:r>
      <w:r w:rsidR="001509CD">
        <w:t>urbanisation</w:t>
      </w:r>
      <w:r>
        <w:t>—defined as the population shift from rural to urban areas along with the corresponding change in land use—compounded with stress on health services and increasing temperatures owing to climate change</w:t>
      </w:r>
      <w:r w:rsidR="0037798C">
        <w:t xml:space="preserve"> </w:t>
      </w:r>
      <w:r>
        <w:fldChar w:fldCharType="begin">
          <w:fldData xml:space="preserve">PEVuZE5vdGU+PENpdGU+PEF1dGhvcj5Md2FzYTwvQXV0aG9yPjxZZWFyPjIwMTQ8L1llYXI+PFJl
Y051bT41NDQ8L1JlY051bT48RGlzcGxheVRleHQ+WzEzLTE1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FB758F">
        <w:instrText xml:space="preserve"> ADDIN EN.CITE </w:instrText>
      </w:r>
      <w:r w:rsidR="00FB758F">
        <w:fldChar w:fldCharType="begin">
          <w:fldData xml:space="preserve">PEVuZE5vdGU+PENpdGU+PEF1dGhvcj5Md2FzYTwvQXV0aG9yPjxZZWFyPjIwMTQ8L1llYXI+PFJl
Y051bT41NDQ8L1JlY051bT48RGlzcGxheVRleHQ+WzEzLTE1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FB758F">
        <w:instrText xml:space="preserve"> ADDIN EN.CITE.DATA </w:instrText>
      </w:r>
      <w:r w:rsidR="00FB758F">
        <w:fldChar w:fldCharType="end"/>
      </w:r>
      <w:r>
        <w:fldChar w:fldCharType="separate"/>
      </w:r>
      <w:r w:rsidR="00FB758F">
        <w:rPr>
          <w:noProof/>
        </w:rPr>
        <w:t>[13-15]</w:t>
      </w:r>
      <w:r>
        <w:fldChar w:fldCharType="end"/>
      </w:r>
      <w:r>
        <w:t xml:space="preserve">. </w:t>
      </w:r>
      <w:r w:rsidR="0037798C">
        <w:t xml:space="preserve">In </w:t>
      </w:r>
      <w:r>
        <w:t xml:space="preserve">Johannesburg, a diverse metropolis of 6.1 million </w:t>
      </w:r>
      <w:r w:rsidR="0037798C">
        <w:t>people</w:t>
      </w:r>
      <w:r>
        <w:t>, HIV</w:t>
      </w:r>
      <w:r w:rsidR="0037798C">
        <w:t>/AIDS</w:t>
      </w:r>
      <w:r>
        <w:t>, tuberculosis, and non-communicable diseases</w:t>
      </w:r>
      <w:r w:rsidR="0037798C">
        <w:t xml:space="preserve"> pose significant challenges. These are i</w:t>
      </w:r>
      <w:r>
        <w:t xml:space="preserve">ntensified by </w:t>
      </w:r>
      <w:r w:rsidR="001509CD">
        <w:t>urbanisation</w:t>
      </w:r>
      <w:r w:rsidR="00462A2C">
        <w:t>, socio</w:t>
      </w:r>
      <w:r w:rsidR="00A42806">
        <w:t>-</w:t>
      </w:r>
      <w:r w:rsidR="00462A2C">
        <w:t>economic disparities, and</w:t>
      </w:r>
      <w:r>
        <w:t xml:space="preserve"> broader social determinants of health (SDOH) like education and employment</w:t>
      </w:r>
      <w:r w:rsidR="0037798C">
        <w:t xml:space="preserve"> </w:t>
      </w:r>
      <w:r>
        <w:fldChar w:fldCharType="begin">
          <w:fldData xml:space="preserve">PEVuZE5vdGU+PENpdGU+PEF1dGhvcj5SZWVzPC9BdXRob3I+PFllYXI+MjAxNzwvWWVhcj48UmVj
TnVtPjMzMjwvUmVjTnVtPjxEaXNwbGF5VGV4dD5bMTUtMTd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FB758F">
        <w:instrText xml:space="preserve"> ADDIN EN.CITE </w:instrText>
      </w:r>
      <w:r w:rsidR="00FB758F">
        <w:fldChar w:fldCharType="begin">
          <w:fldData xml:space="preserve">PEVuZE5vdGU+PENpdGU+PEF1dGhvcj5SZWVzPC9BdXRob3I+PFllYXI+MjAxNzwvWWVhcj48UmVj
TnVtPjMzMjwvUmVjTnVtPjxEaXNwbGF5VGV4dD5bMTUtMTd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FB758F">
        <w:instrText xml:space="preserve"> ADDIN EN.CITE.DATA </w:instrText>
      </w:r>
      <w:r w:rsidR="00FB758F">
        <w:fldChar w:fldCharType="end"/>
      </w:r>
      <w:r>
        <w:fldChar w:fldCharType="separate"/>
      </w:r>
      <w:r w:rsidR="00FB758F">
        <w:rPr>
          <w:noProof/>
        </w:rPr>
        <w:t>[15-17]</w:t>
      </w:r>
      <w:r>
        <w:fldChar w:fldCharType="end"/>
      </w:r>
      <w:r>
        <w:t>.</w:t>
      </w:r>
      <w:r w:rsidR="002A260D" w:rsidRPr="002A260D">
        <w:t xml:space="preserve"> Areas with less vegetation and higher levels of poverty face greater heat impacts, a reflection of the </w:t>
      </w:r>
      <w:r w:rsidR="00E178EB">
        <w:t>'</w:t>
      </w:r>
      <w:r w:rsidR="002A260D" w:rsidRPr="002A260D">
        <w:t>Green Apartheid</w:t>
      </w:r>
      <w:r w:rsidR="00E178EB">
        <w:t>'</w:t>
      </w:r>
      <w:r w:rsidR="002A260D" w:rsidRPr="002A260D">
        <w:t xml:space="preserve"> that characteri</w:t>
      </w:r>
      <w:r w:rsidR="00905781">
        <w:t>s</w:t>
      </w:r>
      <w:r w:rsidR="002A260D" w:rsidRPr="002A260D">
        <w:t>es the city</w:t>
      </w:r>
      <w:r w:rsidR="00E178EB">
        <w:t>'</w:t>
      </w:r>
      <w:r w:rsidR="002A260D" w:rsidRPr="002A260D">
        <w:t>s urban forest and its accessibility</w:t>
      </w:r>
      <w:r w:rsidR="0037798C">
        <w:t xml:space="preserve">. </w:t>
      </w:r>
      <w:r w:rsidR="00E06A3E">
        <w:fldChar w:fldCharType="begin"/>
      </w:r>
      <w:r w:rsidR="00FB758F">
        <w:instrText xml:space="preserve"> ADDIN EN.CITE &lt;EndNote&gt;&lt;Cite&gt;&lt;Author&gt;Venter&lt;/Author&gt;&lt;Year&gt;2020&lt;/Year&gt;&lt;RecNum&gt;791&lt;/RecNum&gt;&lt;DisplayText&gt;[18]&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E06A3E">
        <w:fldChar w:fldCharType="separate"/>
      </w:r>
      <w:r w:rsidR="00FB758F">
        <w:rPr>
          <w:noProof/>
        </w:rPr>
        <w:t>[18]</w:t>
      </w:r>
      <w:r w:rsidR="00E06A3E">
        <w:fldChar w:fldCharType="end"/>
      </w:r>
      <w:r w:rsidR="002A260D" w:rsidRPr="002A260D">
        <w:t>​​.</w:t>
      </w:r>
      <w:r>
        <w:t xml:space="preserve"> Similarly, </w:t>
      </w:r>
      <w:r w:rsidR="0037798C">
        <w:t xml:space="preserve">in </w:t>
      </w:r>
      <w:r>
        <w:t xml:space="preserve">Abidjan, an economic centre with a population of 6.3 million, diseases such as malaria and non-communicable diseases </w:t>
      </w:r>
      <w:r w:rsidR="0037798C">
        <w:t xml:space="preserve">are </w:t>
      </w:r>
      <w:r>
        <w:t xml:space="preserve">driven by </w:t>
      </w:r>
      <w:r w:rsidR="00C24274">
        <w:t>urbanisation</w:t>
      </w:r>
      <w:r>
        <w:t xml:space="preserve"> and wider SDOH</w:t>
      </w:r>
      <w:r w:rsidR="0037798C">
        <w:t xml:space="preserve"> </w:t>
      </w:r>
      <w:r>
        <w:fldChar w:fldCharType="begin">
          <w:fldData xml:space="preserve">PEVuZE5vdGU+PENpdGU+PEF1dGhvcj5HcmFuYWRvPC9BdXRob3I+PFllYXI+MjAxMTwvWWVhcj48
UmVjTnVtPjU0MDwvUmVjTnVtPjxEaXNwbGF5VGV4dD5bMTktMjF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FB758F">
        <w:instrText xml:space="preserve"> ADDIN EN.CITE </w:instrText>
      </w:r>
      <w:r w:rsidR="00FB758F">
        <w:fldChar w:fldCharType="begin">
          <w:fldData xml:space="preserve">PEVuZE5vdGU+PENpdGU+PEF1dGhvcj5HcmFuYWRvPC9BdXRob3I+PFllYXI+MjAxMTwvWWVhcj48
UmVjTnVtPjU0MDwvUmVjTnVtPjxEaXNwbGF5VGV4dD5bMTktMjF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FB758F">
        <w:instrText xml:space="preserve"> ADDIN EN.CITE.DATA </w:instrText>
      </w:r>
      <w:r w:rsidR="00FB758F">
        <w:fldChar w:fldCharType="end"/>
      </w:r>
      <w:r>
        <w:fldChar w:fldCharType="separate"/>
      </w:r>
      <w:r w:rsidR="00FB758F">
        <w:rPr>
          <w:noProof/>
        </w:rPr>
        <w:t>[19-21]</w:t>
      </w:r>
      <w:r>
        <w:fldChar w:fldCharType="end"/>
      </w:r>
      <w:r>
        <w:t xml:space="preserve">. </w:t>
      </w:r>
    </w:p>
    <w:p w14:paraId="46933582" w14:textId="2C99CB11" w:rsidR="000D7BBE" w:rsidRDefault="000D7BBE" w:rsidP="000D7BBE">
      <w:r>
        <w:t>Both cities represent Urban Heat Islands (UHI), a phenomenon where urban areas exhibit higher temperatures than their rural surroundings due to human activities</w:t>
      </w:r>
      <w:r w:rsidR="00E06A3E">
        <w:fldChar w:fldCharType="begin"/>
      </w:r>
      <w:r w:rsidR="00FB758F">
        <w:instrText xml:space="preserve"> ADDIN EN.CITE &lt;EndNote&gt;&lt;Cite&gt;&lt;Author&gt;Souverijns&lt;/Author&gt;&lt;Year&gt;2022&lt;/Year&gt;&lt;RecNum&gt;792&lt;/RecNum&gt;&lt;DisplayText&gt;[22]&lt;/DisplayText&gt;&lt;record&gt;&lt;rec-number&gt;792&lt;/rec-number&gt;&lt;foreign-keys&gt;&lt;key app="EN" db-id="5szwxp0er2sa0tevxamvt5a9wdes925002ws" timestamp="1709582626"&gt;792&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E06A3E">
        <w:fldChar w:fldCharType="separate"/>
      </w:r>
      <w:r w:rsidR="00FB758F">
        <w:rPr>
          <w:noProof/>
        </w:rPr>
        <w:t>[22]</w:t>
      </w:r>
      <w:r w:rsidR="00E06A3E">
        <w:fldChar w:fldCharType="end"/>
      </w:r>
      <w:r w:rsidR="0037798C" w:rsidRPr="0037798C">
        <w:t xml:space="preserve"> </w:t>
      </w:r>
      <w:r w:rsidR="0037798C">
        <w:fldChar w:fldCharType="begin"/>
      </w:r>
      <w:r w:rsidR="00FB758F">
        <w:instrText xml:space="preserve"> ADDIN EN.CITE &lt;EndNote&gt;&lt;Cite&gt;&lt;RecNum&gt;563&lt;/RecNum&gt;&lt;DisplayText&gt;[23]&lt;/DisplayText&gt;&lt;record&gt;&lt;rec-number&gt;563&lt;/rec-number&gt;&lt;foreign-keys&gt;&lt;key app="EN" db-id="5szwxp0er2sa0tevxamvt5a9wdes925002ws" timestamp="1684746860"&gt;563&lt;/key&gt;&lt;/foreign-keys&gt;&lt;ref-type name="Journal Article"&gt;17&lt;/ref-type&gt;&lt;contributors&gt;&lt;/contributors&gt;&lt;titles&gt;&lt;title&gt;UN-Habitat. (n.d.). South Africa. Retrieved May 22, 2023, from https://unhabitat.org/south-africa&lt;/title&gt;&lt;/titles&gt;&lt;dates&gt;&lt;/dates&gt;&lt;urls&gt;&lt;/urls&gt;&lt;/record&gt;&lt;/Cite&gt;&lt;/EndNote&gt;</w:instrText>
      </w:r>
      <w:r w:rsidR="0037798C">
        <w:fldChar w:fldCharType="separate"/>
      </w:r>
      <w:r w:rsidR="00FB758F">
        <w:rPr>
          <w:noProof/>
        </w:rPr>
        <w:t>[23]</w:t>
      </w:r>
      <w:r w:rsidR="0037798C">
        <w:fldChar w:fldCharType="end"/>
      </w:r>
      <w:r w:rsidR="0037798C">
        <w:t>. While</w:t>
      </w:r>
      <w:r w:rsidR="00E178EB">
        <w:t xml:space="preserve"> Johannesburg'</w:t>
      </w:r>
      <w:r w:rsidR="00905781">
        <w:t xml:space="preserve">s </w:t>
      </w:r>
      <w:r>
        <w:t xml:space="preserve">extensive urban forest offers some respite, </w:t>
      </w:r>
      <w:r w:rsidR="00905781">
        <w:t>Abidjan</w:t>
      </w:r>
      <w:r w:rsidR="00E178EB">
        <w:t>'</w:t>
      </w:r>
      <w:r w:rsidR="00905781">
        <w:t xml:space="preserve">s </w:t>
      </w:r>
      <w:proofErr w:type="spellStart"/>
      <w:r>
        <w:t>Cocody</w:t>
      </w:r>
      <w:proofErr w:type="spellEnd"/>
      <w:r>
        <w:t xml:space="preserve"> district is increasingly experiencing the UHI effect due to accelerated </w:t>
      </w:r>
      <w:r w:rsidR="00C24274">
        <w:t>urbanisation</w:t>
      </w:r>
      <w:r>
        <w:t xml:space="preserve"> and land use modifications. These evolving urban landscapes underscore the requirement for holistic health strategies in both cities</w:t>
      </w:r>
      <w:r>
        <w:fldChar w:fldCharType="begin"/>
      </w:r>
      <w:r w:rsidR="00FB758F">
        <w:instrText xml:space="preserve"> ADDIN EN.CITE &lt;EndNote&gt;&lt;Cite&gt;&lt;Author&gt;Dongo&lt;/Author&gt;&lt;Year&gt;2018&lt;/Year&gt;&lt;RecNum&gt;348&lt;/RecNum&gt;&lt;DisplayText&gt;[24]&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fldChar w:fldCharType="separate"/>
      </w:r>
      <w:r w:rsidR="00FB758F">
        <w:rPr>
          <w:noProof/>
        </w:rPr>
        <w:t>[24]</w:t>
      </w:r>
      <w:r>
        <w:fldChar w:fldCharType="end"/>
      </w:r>
      <w:r>
        <w:t xml:space="preserve">. </w:t>
      </w:r>
    </w:p>
    <w:p w14:paraId="2F5E93D9" w14:textId="3C4C48EE" w:rsidR="40B171D2" w:rsidRDefault="40B171D2">
      <w:r>
        <w:t xml:space="preserve">Abidjan and Johannesburg were selected for this study due to their unique characteristics and </w:t>
      </w:r>
      <w:r w:rsidR="000D483B">
        <w:t>data availability</w:t>
      </w:r>
      <w:r>
        <w:t xml:space="preserve">. </w:t>
      </w:r>
      <w:r w:rsidR="0037798C">
        <w:t xml:space="preserve">As </w:t>
      </w:r>
      <w:r>
        <w:t xml:space="preserve">cities </w:t>
      </w:r>
      <w:r w:rsidR="0037798C">
        <w:t xml:space="preserve">with </w:t>
      </w:r>
      <w:r>
        <w:t>high population density and experienc</w:t>
      </w:r>
      <w:r w:rsidR="0037798C">
        <w:t>e</w:t>
      </w:r>
      <w:r>
        <w:t xml:space="preserve"> rapid urbani</w:t>
      </w:r>
      <w:r w:rsidR="00905781">
        <w:t>s</w:t>
      </w:r>
      <w:r>
        <w:t xml:space="preserve">ation, </w:t>
      </w:r>
      <w:proofErr w:type="gramStart"/>
      <w:r w:rsidR="0037798C">
        <w:t>Abidjan</w:t>
      </w:r>
      <w:proofErr w:type="gramEnd"/>
      <w:r w:rsidR="0037798C">
        <w:t xml:space="preserve"> and Johannesburg </w:t>
      </w:r>
      <w:proofErr w:type="spellStart"/>
      <w:r>
        <w:t>representat</w:t>
      </w:r>
      <w:proofErr w:type="spellEnd"/>
      <w:r>
        <w:t xml:space="preserve"> the challenges fac</w:t>
      </w:r>
      <w:r w:rsidR="0037798C">
        <w:t>ing</w:t>
      </w:r>
      <w:r>
        <w:t xml:space="preserve"> many African cities in the context of climate change and heat-related health impacts. Additionally, these cities have access to </w:t>
      </w:r>
      <w:r w:rsidR="0037798C">
        <w:t xml:space="preserve">critical </w:t>
      </w:r>
      <w:r>
        <w:t>detailed health data from clinical trials and cohort studies</w:t>
      </w:r>
      <w:r w:rsidR="0037798C">
        <w:t xml:space="preserve">. Both cities </w:t>
      </w:r>
      <w:proofErr w:type="gramStart"/>
      <w:r w:rsidR="0037798C">
        <w:t>therefore  enable</w:t>
      </w:r>
      <w:proofErr w:type="gramEnd"/>
      <w:r w:rsidR="0037798C">
        <w:t xml:space="preserve"> </w:t>
      </w:r>
      <w:r>
        <w:t xml:space="preserve">a focused examination of heat-related health risks in urban African settings, </w:t>
      </w:r>
      <w:r w:rsidR="000D483B">
        <w:t>potentially informing</w:t>
      </w:r>
      <w:r>
        <w:t xml:space="preserve"> broader regional strategies for climate adaptation and public health.</w:t>
      </w:r>
    </w:p>
    <w:p w14:paraId="4C8E8F5C" w14:textId="77777777" w:rsidR="0053249D" w:rsidRDefault="0053249D"/>
    <w:p w14:paraId="11322F61" w14:textId="7F5911CC" w:rsidR="0053249D" w:rsidRDefault="0053249D" w:rsidP="00A254E1">
      <w:pPr>
        <w:pStyle w:val="Heading1"/>
      </w:pPr>
      <w:r>
        <w:t>Methods</w:t>
      </w:r>
    </w:p>
    <w:p w14:paraId="4CD750AE" w14:textId="77777777" w:rsidR="002205B1" w:rsidRDefault="002205B1"/>
    <w:p w14:paraId="4BD1FA74" w14:textId="0E32109C" w:rsidR="002205B1" w:rsidRDefault="00BF0886" w:rsidP="00DF6C79">
      <w:r w:rsidRPr="00BF0886">
        <w:t xml:space="preserve">The study plans to combine datasets from </w:t>
      </w:r>
      <w:r w:rsidR="00314180">
        <w:t>many sources encompassing</w:t>
      </w:r>
      <w:r w:rsidRPr="00BF0886">
        <w:t xml:space="preserve"> various fields—health, climate, environment, and SDOH. This multi-faceted approach will aid in building more thorough and locally pertinent models of heat-related health outcomes. These models will </w:t>
      </w:r>
      <w:r w:rsidR="000D0276">
        <w:t>consider</w:t>
      </w:r>
      <w:r w:rsidRPr="00BF0886">
        <w:t xml:space="preserve"> the diverse range of day-to-day realities and experiences encountered by inhabitants within each city, capturing how th</w:t>
      </w:r>
      <w:r w:rsidR="0037798C">
        <w:t xml:space="preserve">ey </w:t>
      </w:r>
      <w:r w:rsidRPr="00BF0886">
        <w:t xml:space="preserve">impact their health in the context of heat </w:t>
      </w:r>
      <w:r w:rsidR="001D5D65">
        <w:fldChar w:fldCharType="begin"/>
      </w:r>
      <w:r w:rsidR="00FB758F">
        <w:instrText xml:space="preserve"> ADDIN EN.CITE &lt;EndNote&gt;&lt;Cite&gt;&lt;Author&gt;Wolf&lt;/Author&gt;&lt;Year&gt;2022&lt;/Year&gt;&lt;RecNum&gt;510&lt;/RecNum&gt;&lt;DisplayText&gt;[25]&lt;/DisplayText&gt;&lt;record&gt;&lt;rec-number&gt;510&lt;/rec-number&gt;&lt;foreign-keys&gt;&lt;key app="EN" db-id="5szwxp0er2sa0tevxamvt5a9wdes925002ws" timestamp="1682069154"&gt;510&lt;/key&gt;&lt;/foreign-keys&gt;&lt;ref-type name="Conference Proceedings"&gt;10&lt;/ref-type&gt;&lt;contributors&gt;&lt;authors&gt;&lt;author&gt;Wolf, S. Tony&lt;/author&gt;&lt;author&gt;Vecellio, Daniel J.&lt;/author&gt;&lt;author&gt;Kenney, W. Larry&lt;/author&gt;&lt;/authors&gt;&lt;/contributors&gt;&lt;titles&gt;&lt;title&gt;Adverse heat-health outcomes and critical environmental limits (PSU HEAT Project)&lt;/title&gt;&lt;/titles&gt;&lt;dates&gt;&lt;year&gt;2022&lt;/year&gt;&lt;/dates&gt;&lt;urls&gt;&lt;/urls&gt;&lt;/record&gt;&lt;/Cite&gt;&lt;/EndNote&gt;</w:instrText>
      </w:r>
      <w:r w:rsidR="001D5D65">
        <w:fldChar w:fldCharType="separate"/>
      </w:r>
      <w:r w:rsidR="00FB758F">
        <w:rPr>
          <w:noProof/>
        </w:rPr>
        <w:t>[25]</w:t>
      </w:r>
      <w:r w:rsidR="001D5D65">
        <w:fldChar w:fldCharType="end"/>
      </w:r>
      <w:r w:rsidRPr="00BF0886">
        <w:t xml:space="preserve">. In this study, </w:t>
      </w:r>
      <w:r w:rsidR="00E178EB">
        <w:t>'</w:t>
      </w:r>
      <w:r w:rsidR="00905781" w:rsidRPr="00BF0886">
        <w:t>lived experiences</w:t>
      </w:r>
      <w:r w:rsidR="00E178EB">
        <w:t>'</w:t>
      </w:r>
      <w:r w:rsidR="00905781" w:rsidRPr="00BF0886">
        <w:t xml:space="preserve"> </w:t>
      </w:r>
      <w:r w:rsidRPr="00BF0886">
        <w:t xml:space="preserve">refers to </w:t>
      </w:r>
      <w:r w:rsidR="00D40ED4">
        <w:t>individuals' unique daily conditions, challenges, and opportunities</w:t>
      </w:r>
      <w:r w:rsidRPr="00BF0886">
        <w:t xml:space="preserve">, shaped by their specific </w:t>
      </w:r>
      <w:r w:rsidR="00BF2ACB">
        <w:t>SDOH</w:t>
      </w:r>
      <w:r w:rsidRPr="00BF0886">
        <w:t xml:space="preserve"> and environmental circumstances.</w:t>
      </w:r>
      <w:r w:rsidR="000D0276">
        <w:t xml:space="preserve"> </w:t>
      </w:r>
      <w:r w:rsidR="008B2DB9">
        <w:t>Additionally, multiple datasets within a particular domain (</w:t>
      </w:r>
      <w:r w:rsidR="00EC4B4B">
        <w:t>e.g.</w:t>
      </w:r>
      <w:r w:rsidR="006740A5">
        <w:t>,</w:t>
      </w:r>
      <w:r w:rsidR="008B2DB9">
        <w:t xml:space="preserve"> multiple </w:t>
      </w:r>
      <w:r w:rsidR="00EC4B4B">
        <w:t>health</w:t>
      </w:r>
      <w:r w:rsidR="008B2DB9">
        <w:t xml:space="preserve"> trial datasets) both increase the statistical sample sizes for more robust </w:t>
      </w:r>
      <w:r w:rsidR="000D0276">
        <w:t>modelling</w:t>
      </w:r>
      <w:r w:rsidR="008B2DB9">
        <w:t xml:space="preserve"> as well as enabl</w:t>
      </w:r>
      <w:r w:rsidR="006A2DC2">
        <w:t>e</w:t>
      </w:r>
      <w:r w:rsidR="008B2DB9">
        <w:t xml:space="preserve"> a rigorous quantification of key uncertainties (e.g.</w:t>
      </w:r>
      <w:r w:rsidR="006A2DC2">
        <w:t>,</w:t>
      </w:r>
      <w:r w:rsidR="008B2DB9">
        <w:t xml:space="preserve"> multiple climate datasets)</w:t>
      </w:r>
      <w:r w:rsidR="0037798C">
        <w:t xml:space="preserve"> </w:t>
      </w:r>
      <w:r w:rsidR="00B414BF">
        <w:fldChar w:fldCharType="begin"/>
      </w:r>
      <w:r w:rsidR="00FB758F">
        <w:instrText xml:space="preserve"> ADDIN EN.CITE &lt;EndNote&gt;&lt;Cite&gt;&lt;Author&gt;Schubert&lt;/Author&gt;&lt;Year&gt;2011&lt;/Year&gt;&lt;RecNum&gt;506&lt;/RecNum&gt;&lt;DisplayText&gt;[26, 27]&lt;/DisplayText&gt;&lt;record&gt;&lt;rec-number&gt;506&lt;/rec-number&gt;&lt;foreign-keys&gt;&lt;key app="EN" db-id="5szwxp0er2sa0tevxamvt5a9wdes925002ws" timestamp="1682019346"&gt;506&lt;/key&gt;&lt;/foreign-keys&gt;&lt;ref-type name="Conference Proceedings"&gt;10&lt;/ref-type&gt;&lt;contributors&gt;&lt;authors&gt;&lt;author&gt;Schubert, Siegfried&lt;/author&gt;&lt;/authors&gt;&lt;/contributors&gt;&lt;titles&gt;&lt;title&gt;An Update on Experimental Climate Prediction and Analysis Products Being Developed at NASA&amp;apos;s Global Modeling and Assimilation Office&lt;/title&gt;&lt;/titles&gt;&lt;dates&gt;&lt;year&gt;2011&lt;/year&gt;&lt;/dates&gt;&lt;urls&gt;&lt;/urls&gt;&lt;/record&gt;&lt;/Cite&gt;&lt;Cite&gt;&lt;Author&gt;Riedel&lt;/Author&gt;&lt;Year&gt;2003&lt;/Year&gt;&lt;RecNum&gt;507&lt;/RecNum&gt;&lt;record&gt;&lt;rec-number&gt;507&lt;/rec-number&gt;&lt;foreign-keys&gt;&lt;key app="EN" db-id="5szwxp0er2sa0tevxamvt5a9wdes925002ws" timestamp="1682019452"&gt;507&lt;/key&gt;&lt;/foreign-keys&gt;&lt;ref-type name="Journal Article"&gt;17&lt;/ref-type&gt;&lt;contributors&gt;&lt;authors&gt;&lt;author&gt;Riedel, Michael&lt;/author&gt;&lt;author&gt;Dosso, Stan E&lt;/author&gt;&lt;author&gt;Beran, Laurens&lt;/author&gt;&lt;/authors&gt;&lt;/contributors&gt;&lt;titles&gt;&lt;title&gt;Uncertainty estimation for amplitude variation with offset (AVO) inversion&lt;/title&gt;&lt;secondary-title&gt;Geophysics&lt;/secondary-title&gt;&lt;/titles&gt;&lt;periodical&gt;&lt;full-title&gt;Geophysics&lt;/full-title&gt;&lt;/periodical&gt;&lt;pages&gt;1485-1496&lt;/pages&gt;&lt;volume&gt;68&lt;/volume&gt;&lt;number&gt;5&lt;/number&gt;&lt;dates&gt;&lt;year&gt;2003&lt;/year&gt;&lt;/dates&gt;&lt;isbn&gt;1942-2156&lt;/isbn&gt;&lt;urls&gt;&lt;/urls&gt;&lt;/record&gt;&lt;/Cite&gt;&lt;/EndNote&gt;</w:instrText>
      </w:r>
      <w:r w:rsidR="00B414BF">
        <w:fldChar w:fldCharType="separate"/>
      </w:r>
      <w:r w:rsidR="00FB758F">
        <w:rPr>
          <w:noProof/>
        </w:rPr>
        <w:t>[26, 27]</w:t>
      </w:r>
      <w:r w:rsidR="00B414BF">
        <w:fldChar w:fldCharType="end"/>
      </w:r>
      <w:r w:rsidR="008B2DB9">
        <w:t>.</w:t>
      </w:r>
    </w:p>
    <w:p w14:paraId="0C377AF2" w14:textId="31B3D96F" w:rsidR="00E85340" w:rsidRPr="00E85340" w:rsidRDefault="00E85340" w:rsidP="00E85340">
      <w:pPr>
        <w:keepNext/>
        <w:keepLines/>
        <w:numPr>
          <w:ilvl w:val="1"/>
          <w:numId w:val="64"/>
        </w:numPr>
        <w:spacing w:before="120" w:after="0" w:line="240" w:lineRule="auto"/>
        <w:outlineLvl w:val="1"/>
        <w:rPr>
          <w:rFonts w:asciiTheme="majorHAnsi" w:eastAsiaTheme="majorEastAsia" w:hAnsiTheme="majorHAnsi" w:cstheme="majorBidi"/>
          <w:color w:val="2F5496" w:themeColor="accent1" w:themeShade="BF"/>
          <w:sz w:val="28"/>
          <w:szCs w:val="28"/>
          <w:shd w:val="clear" w:color="auto" w:fill="FFFFFF"/>
        </w:rPr>
      </w:pPr>
      <w:r>
        <w:rPr>
          <w:rFonts w:asciiTheme="majorHAnsi" w:eastAsiaTheme="majorEastAsia" w:hAnsiTheme="majorHAnsi" w:cstheme="majorBidi"/>
          <w:color w:val="2F5496" w:themeColor="accent1" w:themeShade="BF"/>
          <w:sz w:val="28"/>
          <w:szCs w:val="28"/>
          <w:shd w:val="clear" w:color="auto" w:fill="FFFFFF"/>
        </w:rPr>
        <w:t>Socio</w:t>
      </w:r>
      <w:r w:rsidR="00A42806">
        <w:rPr>
          <w:rFonts w:asciiTheme="majorHAnsi" w:eastAsiaTheme="majorEastAsia" w:hAnsiTheme="majorHAnsi" w:cstheme="majorBidi"/>
          <w:color w:val="2F5496" w:themeColor="accent1" w:themeShade="BF"/>
          <w:sz w:val="28"/>
          <w:szCs w:val="28"/>
          <w:shd w:val="clear" w:color="auto" w:fill="FFFFFF"/>
        </w:rPr>
        <w:t>-</w:t>
      </w:r>
      <w:r>
        <w:rPr>
          <w:rFonts w:asciiTheme="majorHAnsi" w:eastAsiaTheme="majorEastAsia" w:hAnsiTheme="majorHAnsi" w:cstheme="majorBidi"/>
          <w:color w:val="2F5496" w:themeColor="accent1" w:themeShade="BF"/>
          <w:sz w:val="28"/>
          <w:szCs w:val="28"/>
          <w:shd w:val="clear" w:color="auto" w:fill="FFFFFF"/>
        </w:rPr>
        <w:t>economic and environmental data</w:t>
      </w:r>
    </w:p>
    <w:p w14:paraId="7DB06C6A" w14:textId="3EE9D9DF" w:rsidR="40B171D2" w:rsidRDefault="40B171D2" w:rsidP="00F17BF7">
      <w:r>
        <w:t>This research will collect socio</w:t>
      </w:r>
      <w:r w:rsidR="00A42806">
        <w:t>-</w:t>
      </w:r>
      <w:r>
        <w:t>economic geospatial data, which includes information on household economic conditions, service availability, and residential characteristics—referring to factors like housing type, construction materials used, and the quality and condition of living spaces</w:t>
      </w:r>
      <w:r w:rsidR="0037798C">
        <w:t xml:space="preserve"> </w:t>
      </w:r>
      <w:r>
        <w:fldChar w:fldCharType="begin"/>
      </w:r>
      <w:r w:rsidR="00FB758F">
        <w:instrText xml:space="preserve"> ADDIN EN.CITE &lt;EndNote&gt;&lt;Cite&gt;&lt;Author&gt;Alonso&lt;/Author&gt;&lt;Year&gt;2020&lt;/Year&gt;&lt;RecNum&gt;355&lt;/RecNum&gt;&lt;DisplayText&gt;[28]&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fldChar w:fldCharType="separate"/>
      </w:r>
      <w:r w:rsidR="00FB758F">
        <w:rPr>
          <w:noProof/>
        </w:rPr>
        <w:t>[28]</w:t>
      </w:r>
      <w:r>
        <w:fldChar w:fldCharType="end"/>
      </w:r>
      <w:r>
        <w:t>. The data will include national census records, specialised household, and demographic surveys</w:t>
      </w:r>
      <w:r w:rsidR="0037798C">
        <w:t xml:space="preserve"> and </w:t>
      </w:r>
      <w:r>
        <w:t xml:space="preserve">encompass details about individual and household income, education, occupation, living </w:t>
      </w:r>
      <w:r>
        <w:lastRenderedPageBreak/>
        <w:t xml:space="preserve">circumstances, and accessibility to healthcare, education, and transportation services. </w:t>
      </w:r>
      <w:r>
        <w:fldChar w:fldCharType="begin"/>
      </w:r>
      <w:r w:rsidR="00FB758F">
        <w:instrText xml:space="preserve"> ADDIN EN.CITE &lt;EndNote&gt;&lt;Cite&gt;&lt;RecNum&gt;340&lt;/RecNum&gt;&lt;DisplayText&gt;[29]&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fldChar w:fldCharType="separate"/>
      </w:r>
      <w:r w:rsidR="00FB758F">
        <w:rPr>
          <w:noProof/>
        </w:rPr>
        <w:t>[29]</w:t>
      </w:r>
      <w:r>
        <w:fldChar w:fldCharType="end"/>
      </w:r>
      <w:r w:rsidR="0037798C">
        <w:t xml:space="preserve">  </w:t>
      </w:r>
      <w:r>
        <w:t>For Johannesburg, key variables for the study will be provided by the Gauteng City-Region Observatory (GCRO) datasets. In the case of Abidjan, equivalent data will be sourced from the National Institute of Statistics (INS) of Côte d</w:t>
      </w:r>
      <w:r w:rsidR="00E178EB">
        <w:t>'</w:t>
      </w:r>
      <w:r>
        <w:t>Ivoire, which provides comprehensive socio</w:t>
      </w:r>
      <w:r w:rsidR="00A42806">
        <w:t>-</w:t>
      </w:r>
      <w:r>
        <w:t>economic and demographic data</w:t>
      </w:r>
      <w:r w:rsidR="0037798C">
        <w:t xml:space="preserve"> </w:t>
      </w:r>
      <w:r w:rsidR="00A71A79">
        <w:fldChar w:fldCharType="begin"/>
      </w:r>
      <w:r w:rsidR="00FB758F">
        <w:instrText xml:space="preserve"> ADDIN EN.CITE &lt;EndNote&gt;&lt;Cite&gt;&lt;RecNum&gt;340&lt;/RecNum&gt;&lt;DisplayText&gt;[29, 30]&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00A71A79">
        <w:fldChar w:fldCharType="separate"/>
      </w:r>
      <w:r w:rsidR="00FB758F">
        <w:rPr>
          <w:noProof/>
        </w:rPr>
        <w:t>[29, 30]</w:t>
      </w:r>
      <w:r w:rsidR="00A71A79">
        <w:fldChar w:fldCharType="end"/>
      </w:r>
      <w:r>
        <w:t xml:space="preserve">. </w:t>
      </w:r>
    </w:p>
    <w:p w14:paraId="071A35B4" w14:textId="5E584C20"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 xml:space="preserve">Remote sensing data will be retrieved from satellite sensors, including optical images and indicators of physical aspects such as land surface temperature, soil moisture, vegetation condition, and land use and coverage </w:t>
      </w:r>
      <w:r w:rsidR="00B834AD">
        <w:fldChar w:fldCharType="begin"/>
      </w:r>
      <w:r w:rsidR="00FB758F">
        <w:instrText xml:space="preserve"> ADDIN EN.CITE &lt;EndNote&gt;&lt;Cite&gt;&lt;Author&gt;Hofierka&lt;/Author&gt;&lt;Year&gt;2020&lt;/Year&gt;&lt;RecNum&gt;339&lt;/RecNum&gt;&lt;DisplayText&gt;[31]&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00B834AD">
        <w:fldChar w:fldCharType="separate"/>
      </w:r>
      <w:r w:rsidR="00FB758F">
        <w:rPr>
          <w:noProof/>
        </w:rPr>
        <w:t>[31]</w:t>
      </w:r>
      <w:r w:rsidR="00B834AD">
        <w:fldChar w:fldCharType="end"/>
      </w:r>
      <w:r>
        <w:t>. Where available, researchers will amalgamate data from current sensor networks with urban land use and building density details to create a model of urban land use heat</w:t>
      </w:r>
      <w:r w:rsidR="0037798C">
        <w:t xml:space="preserve"> </w:t>
      </w:r>
      <w:r w:rsidR="00B834AD">
        <w:fldChar w:fldCharType="begin"/>
      </w:r>
      <w:r w:rsidR="00FB758F">
        <w:instrText xml:space="preserve"> ADDIN EN.CITE &lt;EndNote&gt;&lt;Cite&gt;&lt;Author&gt;Alonso&lt;/Author&gt;&lt;Year&gt;2020&lt;/Year&gt;&lt;RecNum&gt;355&lt;/RecNum&gt;&lt;DisplayText&gt;[28, 29]&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B834AD">
        <w:fldChar w:fldCharType="separate"/>
      </w:r>
      <w:r w:rsidR="00FB758F">
        <w:rPr>
          <w:noProof/>
        </w:rPr>
        <w:t>[28, 29]</w:t>
      </w:r>
      <w:r w:rsidR="00B834AD">
        <w:fldChar w:fldCharType="end"/>
      </w:r>
      <w:r>
        <w:t xml:space="preserve">. </w:t>
      </w:r>
      <w:r w:rsidR="00BA4063" w:rsidRPr="00BA4063">
        <w:t xml:space="preserve">Although Landsat and MODIS data primarily measure land surface temperature (LST), statistical models can estimate air temperature from remotely sensed LST. However, it should be noted that LST may not fully capture heat stress experienced in urban areas. In this study, appropriate statistical models will be used to indirectly retrieve air temperature from the LST data provided by Landsat and MODIS, and where possible, we will incorporate humidity data to provide a more comprehensive assessment of heat stress </w:t>
      </w:r>
      <w:r w:rsidR="004E2159">
        <w:fldChar w:fldCharType="begin"/>
      </w:r>
      <w:r w:rsidR="00FB758F">
        <w:instrText xml:space="preserve"> ADDIN EN.CITE &lt;EndNote&gt;&lt;Cite&gt;&lt;Author&gt;Hooker&lt;/Author&gt;&lt;Year&gt;2018&lt;/Year&gt;&lt;RecNum&gt;793&lt;/RecNum&gt;&lt;DisplayText&gt;[3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4E2159">
        <w:fldChar w:fldCharType="separate"/>
      </w:r>
      <w:r w:rsidR="00FB758F">
        <w:rPr>
          <w:noProof/>
        </w:rPr>
        <w:t>[32]</w:t>
      </w:r>
      <w:r w:rsidR="004E2159">
        <w:fldChar w:fldCharType="end"/>
      </w:r>
      <w:r>
        <w:t xml:space="preserve">. </w:t>
      </w:r>
    </w:p>
    <w:p w14:paraId="400EA0AA" w14:textId="0CAA4DB9" w:rsidR="00314180"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rPr>
          <w:rStyle w:val="CommentReference"/>
        </w:rPr>
      </w:pPr>
      <w:r>
        <w:t>Climate-associated data will be sourced from open data repositories, such as the Copernicus Climate Data Store (CDS) and Earth System Grid Federation (ESGF), offering observational-based datasets, historical re-analyses, and climate simulations</w:t>
      </w:r>
      <w:r w:rsidR="0037798C">
        <w:t xml:space="preserve"> </w:t>
      </w:r>
      <w:r w:rsidRPr="40B171D2">
        <w:rPr>
          <w:noProof/>
        </w:rPr>
        <w:t>While the Copernicus Climate Data Store (CDS) and Earth System Grid Federation (ESGF) provide valuable climate data, their spatial resolution may not be sufficient to distinguish different parts within the city</w:t>
      </w:r>
      <w:r w:rsidR="00FB758F">
        <w:rPr>
          <w:noProof/>
        </w:rPr>
        <w:fldChar w:fldCharType="begin"/>
      </w:r>
      <w:r w:rsidR="00A254E1">
        <w:rPr>
          <w:noProof/>
        </w:rPr>
        <w:instrText xml:space="preserve"> ADDIN EN.CITE &lt;EndNote&gt;&lt;Cite&gt;&lt;Author&gt;Kershaw&lt;/Author&gt;&lt;Year&gt;2019&lt;/Year&gt;&lt;RecNum&gt;337&lt;/RecNum&gt;&lt;DisplayText&gt;[33]&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00FB758F">
        <w:rPr>
          <w:noProof/>
        </w:rPr>
        <w:fldChar w:fldCharType="separate"/>
      </w:r>
      <w:r w:rsidR="00A254E1">
        <w:rPr>
          <w:noProof/>
        </w:rPr>
        <w:t>[33]</w:t>
      </w:r>
      <w:r w:rsidR="00FB758F">
        <w:rPr>
          <w:noProof/>
        </w:rPr>
        <w:fldChar w:fldCharType="end"/>
      </w:r>
      <w:r w:rsidRPr="40B171D2">
        <w:rPr>
          <w:noProof/>
        </w:rPr>
        <w:t>. To address this limitation, we will 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w:t>
      </w:r>
      <w:r w:rsidR="0037798C">
        <w:rPr>
          <w:noProof/>
        </w:rPr>
        <w:t xml:space="preserve"> and can </w:t>
      </w:r>
      <w:r w:rsidRPr="40B171D2">
        <w:rPr>
          <w:noProof/>
        </w:rPr>
        <w:t>improve the accuracy of our heat risk assessments for Johannesburg and Abidjan</w:t>
      </w:r>
      <w:r w:rsidR="0037798C">
        <w:rPr>
          <w:noProof/>
        </w:rPr>
        <w:t xml:space="preserve"> </w:t>
      </w:r>
      <w:r w:rsidR="00BF519C">
        <w:rPr>
          <w:noProof/>
        </w:rPr>
        <w:fldChar w:fldCharType="begin"/>
      </w:r>
      <w:r w:rsidR="00A254E1">
        <w:rPr>
          <w:noProof/>
        </w:rPr>
        <w:instrText xml:space="preserve"> ADDIN EN.CITE &lt;EndNote&gt;&lt;Cite&gt;&lt;Year&gt;2024&lt;/Year&gt;&lt;RecNum&gt;794&lt;/RecNum&gt;&lt;DisplayText&gt;[34, 35]&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00BF519C">
        <w:rPr>
          <w:noProof/>
        </w:rPr>
        <w:fldChar w:fldCharType="separate"/>
      </w:r>
      <w:r w:rsidR="00A254E1">
        <w:rPr>
          <w:noProof/>
        </w:rPr>
        <w:t>[34, 35]</w:t>
      </w:r>
      <w:r w:rsidR="00BF519C">
        <w:rPr>
          <w:noProof/>
        </w:rPr>
        <w:fldChar w:fldCharType="end"/>
      </w:r>
      <w:r>
        <w:t>.</w:t>
      </w:r>
    </w:p>
    <w:p w14:paraId="138AF97C" w14:textId="56471EA9"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Additionally, the IBM-PAIRS platform will be employed as a source of climate data, inclu</w:t>
      </w:r>
      <w:r w:rsidR="00314180">
        <w:t>ding</w:t>
      </w:r>
      <w:r>
        <w:t xml:space="preserve"> data from climate models, weather stations, and satellite observations</w:t>
      </w:r>
      <w:r w:rsidR="00B834AD">
        <w:fldChar w:fldCharType="begin"/>
      </w:r>
      <w:r w:rsidR="00A254E1">
        <w:instrText xml:space="preserve"> ADDIN EN.CITE &lt;EndNote&gt;&lt;Cite&gt;&lt;Author&gt;Albrecht&lt;/Author&gt;&lt;Year&gt;2020&lt;/Year&gt;&lt;RecNum&gt;338&lt;/RecNum&gt;&lt;DisplayText&gt;[36]&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00B834AD">
        <w:fldChar w:fldCharType="separate"/>
      </w:r>
      <w:r w:rsidR="00A254E1">
        <w:rPr>
          <w:noProof/>
        </w:rPr>
        <w:t>[36]</w:t>
      </w:r>
      <w:r w:rsidR="00B834AD">
        <w:fldChar w:fldCharType="end"/>
      </w:r>
      <w:r>
        <w:t>. To further enhance our analysis, we will integrate datasets from the European Space Agency</w:t>
      </w:r>
      <w:r w:rsidR="00E178EB">
        <w:t>'</w:t>
      </w:r>
      <w:r>
        <w:t xml:space="preserve">s </w:t>
      </w:r>
      <w:proofErr w:type="spellStart"/>
      <w:r>
        <w:t>WorldCover</w:t>
      </w:r>
      <w:proofErr w:type="spellEnd"/>
      <w:r>
        <w:t xml:space="preserve"> portal and the Global Human Settlement Layer (GHSL), which provide detailed land cover and human settlement data, respectively</w:t>
      </w:r>
      <w:r w:rsidR="00671A84">
        <w:fldChar w:fldCharType="begin"/>
      </w:r>
      <w:r w:rsidR="00A254E1">
        <w:instrText xml:space="preserve"> ADDIN EN.CITE &lt;EndNote&gt;&lt;Cite ExcludeAuth="1"&gt;&lt;Year&gt;2021&lt;/Year&gt;&lt;RecNum&gt;796&lt;/RecNum&gt;&lt;DisplayText&gt;[37, 38]&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00671A84">
        <w:fldChar w:fldCharType="separate"/>
      </w:r>
      <w:r w:rsidR="00A254E1">
        <w:rPr>
          <w:noProof/>
        </w:rPr>
        <w:t>[37, 38]</w:t>
      </w:r>
      <w:r w:rsidR="00671A84">
        <w:fldChar w:fldCharType="end"/>
      </w:r>
      <w:r>
        <w:t xml:space="preserve">. This will </w:t>
      </w:r>
      <w:r w:rsidR="007544A7">
        <w:t>provide</w:t>
      </w:r>
      <w:r>
        <w:t xml:space="preserve"> a comprehensive snapshot of </w:t>
      </w:r>
      <w:r w:rsidR="00905781">
        <w:t>Africa</w:t>
      </w:r>
      <w:r w:rsidR="00E178EB">
        <w:t>'</w:t>
      </w:r>
      <w:r w:rsidR="00905781">
        <w:t xml:space="preserve">s </w:t>
      </w:r>
      <w:r>
        <w:t xml:space="preserve">past and future climate conditions, including </w:t>
      </w:r>
      <w:r w:rsidR="00314180">
        <w:t>heat waves' frequency, duration, and intensity</w:t>
      </w:r>
      <w:r>
        <w:t>.</w:t>
      </w:r>
    </w:p>
    <w:p w14:paraId="51821DDE" w14:textId="40B41379" w:rsidR="002205B1" w:rsidRPr="00DF6C79" w:rsidRDefault="008B2DB9" w:rsidP="00C51A3E">
      <w:pPr>
        <w:pStyle w:val="Style1"/>
      </w:pPr>
      <w:r w:rsidRPr="003C096B">
        <w:t>Health trials and cohort data</w:t>
      </w:r>
    </w:p>
    <w:p w14:paraId="0E44931E" w14:textId="09183496" w:rsidR="00292DD3" w:rsidRDefault="40B171D2" w:rsidP="00F17BF7">
      <w:r>
        <w:t>The health data for this study will be collected from clinical trials and cohort studies, such as HIV drug trials and COVID-19 vaccine trials. These studies typically involve many participants (hundreds to thousands)</w:t>
      </w:r>
      <w:r w:rsidR="0037798C">
        <w:t xml:space="preserve">, </w:t>
      </w:r>
      <w:r>
        <w:t>are conducted over an extended period (multiple years) within a specific geographical area</w:t>
      </w:r>
      <w:r w:rsidR="00314180">
        <w:t>. They provide</w:t>
      </w:r>
      <w:r>
        <w:t xml:space="preserve"> detailed longitudinal individual health data for building statistical models relating time-varying predictors to health outcomes. Potential outcomes of interest include cardiovascular events, respiratory issues, kidney conditions, and mental health impacts, which may be exacerbated by heat exposure in urban environments</w:t>
      </w:r>
      <w:r w:rsidR="00292DD3">
        <w:fldChar w:fldCharType="begin"/>
      </w:r>
      <w:r w:rsidR="00A254E1">
        <w:instrText xml:space="preserve"> ADDIN EN.CITE &lt;EndNote&gt;&lt;Cite&gt;&lt;Author&gt;Arifwidodo&lt;/Author&gt;&lt;Year&gt;2020&lt;/Year&gt;&lt;RecNum&gt;511&lt;/RecNum&gt;&lt;DisplayText&gt;[39]&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00292DD3">
        <w:fldChar w:fldCharType="separate"/>
      </w:r>
      <w:r w:rsidR="00A254E1">
        <w:rPr>
          <w:noProof/>
        </w:rPr>
        <w:t>[39]</w:t>
      </w:r>
      <w:r w:rsidR="00292DD3">
        <w:fldChar w:fldCharType="end"/>
      </w:r>
      <w:r>
        <w:t>.</w:t>
      </w:r>
    </w:p>
    <w:p w14:paraId="1F496B1D" w14:textId="0E3D64D0" w:rsidR="002205B1" w:rsidRDefault="008B2DB9" w:rsidP="00F17BF7">
      <w:r>
        <w:t>More specifically, the health cohort data integrated into the study will be identified based on the availability of three classes of variables within each study:</w:t>
      </w:r>
    </w:p>
    <w:p w14:paraId="156EE6D9" w14:textId="3E930B96" w:rsidR="00261A1E" w:rsidRDefault="00261A1E" w:rsidP="00F17BF7">
      <w:pPr>
        <w:pStyle w:val="ListParagraph"/>
        <w:numPr>
          <w:ilvl w:val="0"/>
          <w:numId w:val="20"/>
        </w:numPr>
      </w:pPr>
      <w:r>
        <w:t xml:space="preserve">Clinical variables: </w:t>
      </w:r>
      <w:r w:rsidR="0037798C">
        <w:t xml:space="preserve">including </w:t>
      </w:r>
      <w:r>
        <w:t xml:space="preserve">vital signs (e.g., body temperature, blood pressure, </w:t>
      </w:r>
      <w:r w:rsidR="00592F89">
        <w:t xml:space="preserve">and </w:t>
      </w:r>
      <w:r>
        <w:t xml:space="preserve">heart rate), indicators of heat-related illness (e.g., headache, dizziness, fatigue, </w:t>
      </w:r>
      <w:r w:rsidR="00A81FA5">
        <w:t xml:space="preserve">and </w:t>
      </w:r>
      <w:r>
        <w:t xml:space="preserve">nausea), </w:t>
      </w:r>
      <w:r w:rsidR="00CC122E">
        <w:t xml:space="preserve">and </w:t>
      </w:r>
      <w:r>
        <w:t xml:space="preserve">details on pre-existing medical conditions (e.g., hypertension, diabetes, </w:t>
      </w:r>
      <w:r w:rsidR="00A81FA5">
        <w:t xml:space="preserve">and </w:t>
      </w:r>
      <w:r>
        <w:t xml:space="preserve">cardiovascular </w:t>
      </w:r>
      <w:r>
        <w:lastRenderedPageBreak/>
        <w:t xml:space="preserve">disease) that could increase the risk of heat-related illness, and documentation of adverse events </w:t>
      </w:r>
      <w:r w:rsidR="00A81FA5">
        <w:t xml:space="preserve">potentially </w:t>
      </w:r>
      <w:r>
        <w:t>related to heat exposure.</w:t>
      </w:r>
    </w:p>
    <w:p w14:paraId="5A9AD42B" w14:textId="26796B77" w:rsidR="00261A1E" w:rsidRDefault="00261A1E" w:rsidP="00F17BF7">
      <w:pPr>
        <w:pStyle w:val="ListParagraph"/>
        <w:numPr>
          <w:ilvl w:val="0"/>
          <w:numId w:val="20"/>
        </w:numPr>
      </w:pPr>
      <w:r>
        <w:t xml:space="preserve">Laboratory variables: </w:t>
      </w:r>
      <w:r w:rsidR="0037798C">
        <w:t xml:space="preserve">including </w:t>
      </w:r>
      <w:r>
        <w:t xml:space="preserve">blood tests (e.g., electrolyte levels, </w:t>
      </w:r>
      <w:proofErr w:type="gramStart"/>
      <w:r>
        <w:t>liver</w:t>
      </w:r>
      <w:proofErr w:type="gramEnd"/>
      <w:r>
        <w:t xml:space="preserve"> and kidney function tests), markers of inflammation and oxidative stress, as well as HIV tests, including viral load and CD4 count, and COVID-19 test results.</w:t>
      </w:r>
    </w:p>
    <w:p w14:paraId="156218F5" w14:textId="170646E2" w:rsidR="002205B1" w:rsidRDefault="40B171D2" w:rsidP="00F17BF7">
      <w:pPr>
        <w:pStyle w:val="ListParagraph"/>
        <w:numPr>
          <w:ilvl w:val="0"/>
          <w:numId w:val="20"/>
        </w:numPr>
      </w:pPr>
      <w:r>
        <w:t>Demographic and SDOH variables: involv</w:t>
      </w:r>
      <w:r w:rsidR="0037798C">
        <w:t>ing</w:t>
      </w:r>
      <w:r>
        <w:t xml:space="preserve"> basic demographic information (e.g., age, sex, race, and ethnicity), socio</w:t>
      </w:r>
      <w:r w:rsidR="00A42806">
        <w:t>-</w:t>
      </w:r>
      <w:r>
        <w:t>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1D321024" w14:textId="51CE18DF" w:rsidR="007C7B8F" w:rsidRDefault="007C7B8F" w:rsidP="0037798C">
      <w:r w:rsidRPr="007C7B8F">
        <w:t>In response to the shifts in mortality and morbidity during the 2020-2022 COVID-19 pandemic, we will analy</w:t>
      </w:r>
      <w:r w:rsidR="00905781">
        <w:t>s</w:t>
      </w:r>
      <w:r w:rsidRPr="007C7B8F">
        <w:t>e data separately for pre-pandemic, pandemic, and post-pandemic periods. Additionally, we will include COVID-19</w:t>
      </w:r>
      <w:r w:rsidR="00314180">
        <w:t>-</w:t>
      </w:r>
      <w:r w:rsidRPr="007C7B8F">
        <w:t>related variables as covariates in our models to control for the pandemic</w:t>
      </w:r>
      <w:r w:rsidR="00E178EB">
        <w:t>'</w:t>
      </w:r>
      <w:r w:rsidRPr="007C7B8F">
        <w:t xml:space="preserve">s </w:t>
      </w:r>
      <w:r w:rsidR="00314180">
        <w:t>i</w:t>
      </w:r>
      <w:r w:rsidRPr="007C7B8F">
        <w:t>mpact on health outcomes.</w:t>
      </w:r>
    </w:p>
    <w:p w14:paraId="61B8E2DE" w14:textId="18BE1727" w:rsidR="40B171D2" w:rsidRPr="00E06A3E" w:rsidRDefault="40B171D2" w:rsidP="0037798C">
      <w:pPr>
        <w:ind w:left="360"/>
        <w:rPr>
          <w:rFonts w:cstheme="minorHAnsi"/>
        </w:rPr>
      </w:pPr>
      <w:r w:rsidRPr="0037798C">
        <w:rPr>
          <w:rFonts w:eastAsia="system-ui" w:cstheme="minorHAnsi"/>
          <w:color w:val="0D0D0D" w:themeColor="text1" w:themeTint="F2"/>
          <w:sz w:val="24"/>
          <w:szCs w:val="24"/>
        </w:rPr>
        <w:t xml:space="preserve">Table </w:t>
      </w:r>
      <w:r w:rsidR="00641B8A">
        <w:rPr>
          <w:rFonts w:eastAsia="system-ui" w:cstheme="minorHAnsi"/>
          <w:color w:val="0D0D0D" w:themeColor="text1" w:themeTint="F2"/>
          <w:sz w:val="24"/>
          <w:szCs w:val="24"/>
        </w:rPr>
        <w:t>2</w:t>
      </w:r>
      <w:r w:rsidRPr="0037798C">
        <w:rPr>
          <w:rFonts w:eastAsia="system-ui" w:cstheme="minorHAnsi"/>
          <w:color w:val="0D0D0D" w:themeColor="text1" w:themeTint="F2"/>
          <w:sz w:val="24"/>
          <w:szCs w:val="24"/>
        </w:rPr>
        <w:t xml:space="preserve">: Summary of Data Sources for </w:t>
      </w:r>
      <w:r w:rsidR="0037798C">
        <w:rPr>
          <w:rFonts w:eastAsia="system-ui" w:cstheme="minorHAnsi"/>
          <w:color w:val="0D0D0D" w:themeColor="text1" w:themeTint="F2"/>
          <w:sz w:val="24"/>
          <w:szCs w:val="24"/>
        </w:rPr>
        <w:t>e</w:t>
      </w:r>
      <w:r w:rsidRPr="0037798C">
        <w:rPr>
          <w:rFonts w:eastAsia="system-ui" w:cstheme="minorHAnsi"/>
          <w:color w:val="0D0D0D" w:themeColor="text1" w:themeTint="F2"/>
          <w:sz w:val="24"/>
          <w:szCs w:val="24"/>
        </w:rPr>
        <w:t>ach Objective</w:t>
      </w:r>
    </w:p>
    <w:tbl>
      <w:tblPr>
        <w:tblStyle w:val="Bordered-Accent1"/>
        <w:tblW w:w="9351" w:type="dxa"/>
        <w:tblLayout w:type="fixed"/>
        <w:tblLook w:val="06A0" w:firstRow="1" w:lastRow="0" w:firstColumn="1" w:lastColumn="0" w:noHBand="1" w:noVBand="1"/>
      </w:tblPr>
      <w:tblGrid>
        <w:gridCol w:w="2972"/>
        <w:gridCol w:w="6379"/>
      </w:tblGrid>
      <w:tr w:rsidR="40B171D2" w:rsidRPr="00E06A3E" w14:paraId="082546C7" w14:textId="77777777" w:rsidTr="00A254E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tcPr>
          <w:p w14:paraId="4CE2BBE5" w14:textId="189A7A13" w:rsidR="40B171D2" w:rsidRPr="0037798C" w:rsidRDefault="40B171D2" w:rsidP="00A254E1">
            <w:pPr>
              <w:jc w:val="center"/>
              <w:rPr>
                <w:rFonts w:asciiTheme="minorHAnsi" w:eastAsia="system-ui" w:hAnsiTheme="minorHAnsi" w:cstheme="minorHAnsi"/>
                <w:b/>
                <w:bCs/>
                <w:color w:val="0D0D0D" w:themeColor="text1" w:themeTint="F2"/>
              </w:rPr>
            </w:pPr>
            <w:r w:rsidRPr="0037798C">
              <w:rPr>
                <w:rFonts w:asciiTheme="minorHAnsi" w:eastAsia="system-ui" w:hAnsiTheme="minorHAnsi" w:cstheme="minorHAnsi"/>
                <w:b/>
                <w:bCs/>
                <w:color w:val="0D0D0D" w:themeColor="text1" w:themeTint="F2"/>
              </w:rPr>
              <w:t>Objective</w:t>
            </w:r>
          </w:p>
        </w:tc>
        <w:tc>
          <w:tcPr>
            <w:tcW w:w="6379" w:type="dxa"/>
          </w:tcPr>
          <w:p w14:paraId="0A646F8A" w14:textId="0B8AB9ED" w:rsidR="40B171D2" w:rsidRPr="0037798C" w:rsidRDefault="40B171D2" w:rsidP="00A254E1">
            <w:pPr>
              <w:jc w:val="center"/>
              <w:cnfStyle w:val="100000000000" w:firstRow="1" w:lastRow="0" w:firstColumn="0"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
            </w:pPr>
            <w:r w:rsidRPr="0037798C">
              <w:rPr>
                <w:rFonts w:asciiTheme="minorHAnsi" w:eastAsia="system-ui" w:hAnsiTheme="minorHAnsi" w:cstheme="minorHAnsi"/>
                <w:b/>
                <w:bCs/>
                <w:color w:val="0D0D0D" w:themeColor="text1" w:themeTint="F2"/>
              </w:rPr>
              <w:t>Data Sources</w:t>
            </w:r>
          </w:p>
        </w:tc>
      </w:tr>
      <w:tr w:rsidR="40B171D2" w:rsidRPr="00E06A3E" w14:paraId="1369247A"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38C322EB" w14:textId="2CDE753C"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t>1. Mapping intra-urban heat risk and exposure</w:t>
            </w:r>
          </w:p>
        </w:tc>
        <w:tc>
          <w:tcPr>
            <w:tcW w:w="6379" w:type="dxa"/>
          </w:tcPr>
          <w:p w14:paraId="14CAC050" w14:textId="29A91948"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Socio</w:t>
            </w:r>
            <w:r w:rsidR="00A42806">
              <w:rPr>
                <w:rFonts w:eastAsia="system-ui" w:cstheme="minorHAnsi"/>
                <w:color w:val="0D0D0D" w:themeColor="text1" w:themeTint="F2"/>
              </w:rPr>
              <w:t>-</w:t>
            </w:r>
            <w:r w:rsidRPr="0037798C">
              <w:rPr>
                <w:rFonts w:eastAsia="system-ui" w:cstheme="minorHAnsi"/>
                <w:color w:val="0D0D0D" w:themeColor="text1" w:themeTint="F2"/>
              </w:rPr>
              <w:t>economic data (census, surveys, GCRO datasets)</w:t>
            </w:r>
          </w:p>
          <w:p w14:paraId="7416D13B" w14:textId="47AF691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xml:space="preserve">- Geospatial data (land use, building density, </w:t>
            </w:r>
            <w:proofErr w:type="spellStart"/>
            <w:r w:rsidRPr="0037798C">
              <w:rPr>
                <w:rFonts w:eastAsia="system-ui" w:cstheme="minorHAnsi"/>
                <w:color w:val="0D0D0D" w:themeColor="text1" w:themeTint="F2"/>
              </w:rPr>
              <w:t>OpenStreetMaps</w:t>
            </w:r>
            <w:proofErr w:type="spellEnd"/>
            <w:r w:rsidRPr="0037798C">
              <w:rPr>
                <w:rFonts w:eastAsia="system-ui" w:cstheme="minorHAnsi"/>
                <w:color w:val="0D0D0D" w:themeColor="text1" w:themeTint="F2"/>
              </w:rPr>
              <w:t>)</w:t>
            </w:r>
          </w:p>
          <w:p w14:paraId="081FE2FA" w14:textId="3CB547B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xml:space="preserve">- Climate data (WRF, </w:t>
            </w:r>
            <w:proofErr w:type="spellStart"/>
            <w:r w:rsidRPr="0037798C">
              <w:rPr>
                <w:rFonts w:eastAsia="system-ui" w:cstheme="minorHAnsi"/>
                <w:color w:val="0D0D0D" w:themeColor="text1" w:themeTint="F2"/>
              </w:rPr>
              <w:t>UrbClim</w:t>
            </w:r>
            <w:proofErr w:type="spellEnd"/>
            <w:r w:rsidRPr="0037798C">
              <w:rPr>
                <w:rFonts w:eastAsia="system-ui" w:cstheme="minorHAnsi"/>
                <w:color w:val="0D0D0D" w:themeColor="text1" w:themeTint="F2"/>
              </w:rPr>
              <w:t xml:space="preserve"> models, downscaled CDS &amp; ESGF data, IBM-PAIRS platform)</w:t>
            </w:r>
          </w:p>
        </w:tc>
      </w:tr>
      <w:tr w:rsidR="40B171D2" w:rsidRPr="00E06A3E" w14:paraId="481EE2A7"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5B42F448" w14:textId="6D445590"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t>2. Creating a stratified heat-health outcome forecast model</w:t>
            </w:r>
          </w:p>
        </w:tc>
        <w:tc>
          <w:tcPr>
            <w:tcW w:w="6379" w:type="dxa"/>
          </w:tcPr>
          <w:p w14:paraId="0589481F" w14:textId="4D5CBEC5"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ealth data with clinical variables (e.g., vital signs, heat-related illness indicators)</w:t>
            </w:r>
          </w:p>
          <w:p w14:paraId="20516D2D" w14:textId="352D9946"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igh-resolution urban temperature hazard maps (Landsat, MODIS data with statistical models for air temperature estimation)</w:t>
            </w:r>
          </w:p>
          <w:p w14:paraId="0C124697" w14:textId="21B09C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Remote sensing data (satellite imagery, land surface temperature, soil moisture, vegetation condition)</w:t>
            </w:r>
          </w:p>
          <w:p w14:paraId="2563CAF0" w14:textId="573BAA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Socio</w:t>
            </w:r>
            <w:r w:rsidR="00A42806">
              <w:rPr>
                <w:rFonts w:eastAsia="system-ui" w:cstheme="minorHAnsi"/>
                <w:color w:val="0D0D0D" w:themeColor="text1" w:themeTint="F2"/>
              </w:rPr>
              <w:t>-</w:t>
            </w:r>
            <w:r w:rsidRPr="0037798C">
              <w:rPr>
                <w:rFonts w:eastAsia="system-ui" w:cstheme="minorHAnsi"/>
                <w:color w:val="0D0D0D" w:themeColor="text1" w:themeTint="F2"/>
              </w:rPr>
              <w:t>economic and environmental data (household economic conditions, service availability, residential characteristics)</w:t>
            </w:r>
          </w:p>
        </w:tc>
      </w:tr>
      <w:tr w:rsidR="40B171D2" w:rsidRPr="00E06A3E" w14:paraId="7FC21A49"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6A0017BD" w14:textId="71935C30"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t>3. Establishing an Early Warning System</w:t>
            </w:r>
          </w:p>
        </w:tc>
        <w:tc>
          <w:tcPr>
            <w:tcW w:w="6379" w:type="dxa"/>
          </w:tcPr>
          <w:p w14:paraId="36A46021" w14:textId="270179A9"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Integrated health and socio</w:t>
            </w:r>
            <w:r w:rsidR="00A42806">
              <w:rPr>
                <w:rFonts w:eastAsia="system-ui" w:cstheme="minorHAnsi"/>
                <w:color w:val="0D0D0D" w:themeColor="text1" w:themeTint="F2"/>
              </w:rPr>
              <w:t>-</w:t>
            </w:r>
            <w:r w:rsidRPr="0037798C">
              <w:rPr>
                <w:rFonts w:eastAsia="system-ui" w:cstheme="minorHAnsi"/>
                <w:color w:val="0D0D0D" w:themeColor="text1" w:themeTint="F2"/>
              </w:rPr>
              <w:t>economic data</w:t>
            </w:r>
          </w:p>
          <w:p w14:paraId="076601B7" w14:textId="6DB48E9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Geospatial heat hazard maps</w:t>
            </w:r>
          </w:p>
          <w:p w14:paraId="29B19BBC" w14:textId="7F5F13D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ealth outcome forecast model outputs</w:t>
            </w:r>
          </w:p>
          <w:p w14:paraId="5405FE2A" w14:textId="6179F4D2"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COVID-19 incidence and mortality rates (for pandemic period adjustment)</w:t>
            </w:r>
          </w:p>
          <w:p w14:paraId="0BA51A79" w14:textId="7EA4FD84"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Risk profile data (demographic groups, health conditions, locations, socio</w:t>
            </w:r>
            <w:r w:rsidR="00A42806">
              <w:rPr>
                <w:rFonts w:eastAsia="system-ui" w:cstheme="minorHAnsi"/>
                <w:color w:val="0D0D0D" w:themeColor="text1" w:themeTint="F2"/>
              </w:rPr>
              <w:t>-</w:t>
            </w:r>
            <w:r w:rsidRPr="0037798C">
              <w:rPr>
                <w:rFonts w:eastAsia="system-ui" w:cstheme="minorHAnsi"/>
                <w:color w:val="0D0D0D" w:themeColor="text1" w:themeTint="F2"/>
              </w:rPr>
              <w:t>economic statuses)</w:t>
            </w:r>
          </w:p>
        </w:tc>
      </w:tr>
    </w:tbl>
    <w:p w14:paraId="11C9ADCE" w14:textId="6D68512C" w:rsidR="40B171D2" w:rsidRDefault="40B171D2" w:rsidP="00F17BF7"/>
    <w:p w14:paraId="7B0D1A23" w14:textId="38C9E1EB" w:rsidR="00FE026D" w:rsidRDefault="00FE026D" w:rsidP="00C51A3E">
      <w:pPr>
        <w:pStyle w:val="Style1"/>
      </w:pPr>
      <w:r w:rsidRPr="003C096B">
        <w:t>Integration</w:t>
      </w:r>
      <w:r>
        <w:t xml:space="preserve"> of datasets</w:t>
      </w:r>
    </w:p>
    <w:p w14:paraId="6FAF2F01" w14:textId="77777777" w:rsidR="0037798C" w:rsidRDefault="00F149AC" w:rsidP="00314180">
      <w:r w:rsidRPr="00F149AC">
        <w:t xml:space="preserve">Our study relies on </w:t>
      </w:r>
      <w:r w:rsidR="00905781">
        <w:t>integrating</w:t>
      </w:r>
      <w:r w:rsidRPr="00F149AC">
        <w:t xml:space="preserve"> socio</w:t>
      </w:r>
      <w:r w:rsidR="00A42806">
        <w:t>-</w:t>
      </w:r>
      <w:r w:rsidRPr="00F149AC">
        <w:t xml:space="preserve">economic, clinical, environmental, and geospatial data to understand </w:t>
      </w:r>
      <w:r w:rsidR="00905781" w:rsidRPr="00F149AC">
        <w:t>heat</w:t>
      </w:r>
      <w:r w:rsidR="00E178EB">
        <w:t>'</w:t>
      </w:r>
      <w:r w:rsidR="00905781" w:rsidRPr="00F149AC">
        <w:t xml:space="preserve">s </w:t>
      </w:r>
      <w:r w:rsidR="00314180">
        <w:t>i</w:t>
      </w:r>
      <w:r w:rsidR="00314180" w:rsidRPr="00F149AC">
        <w:t xml:space="preserve">mpact </w:t>
      </w:r>
      <w:r w:rsidRPr="00F149AC">
        <w:t>on health in African cities. We will cross-reference health trial participant geolocations with socio</w:t>
      </w:r>
      <w:r w:rsidR="00A42806">
        <w:t>-</w:t>
      </w:r>
      <w:r w:rsidRPr="00F149AC">
        <w:t xml:space="preserve">economic and environmental data, applying spatial jittering to protect privacy while retaining spatial trends. Additionally, </w:t>
      </w:r>
      <w:r w:rsidR="00905781" w:rsidRPr="00F149AC">
        <w:t>we</w:t>
      </w:r>
      <w:r w:rsidR="00E178EB">
        <w:t>'</w:t>
      </w:r>
      <w:r w:rsidR="00905781" w:rsidRPr="00F149AC">
        <w:t xml:space="preserve">ll </w:t>
      </w:r>
      <w:r w:rsidRPr="00F149AC">
        <w:t>incorporate remote sensing and climate data to examine how environmental changes affect health outcomes related to heat exposure.</w:t>
      </w:r>
      <w:r w:rsidR="0037798C">
        <w:t xml:space="preserve"> </w:t>
      </w:r>
    </w:p>
    <w:p w14:paraId="48EC20C1" w14:textId="41D74872" w:rsidR="00C97C06" w:rsidRDefault="00314180" w:rsidP="00314180">
      <w:bookmarkStart w:id="1" w:name="undefined"/>
      <w:bookmarkEnd w:id="1"/>
      <w:r>
        <w:t>In pursuit of our research objective to explore the correlation between heat and health within the urban environments of Johannesburg and Abidjan, we have developed a comprehensive strategy to identify relevant clinical trials and cohort studies systematically</w:t>
      </w:r>
      <w:r w:rsidR="00C97C06">
        <w:t xml:space="preserve">. This strategy involves searching key databases using a combination of </w:t>
      </w:r>
      <w:proofErr w:type="spellStart"/>
      <w:r w:rsidR="00C97C06">
        <w:t>MeSH</w:t>
      </w:r>
      <w:proofErr w:type="spellEnd"/>
      <w:r w:rsidR="00C97C06">
        <w:t xml:space="preserve"> (Medical Subject Headings) </w:t>
      </w:r>
      <w:r>
        <w:t>and free-text terms, including</w:t>
      </w:r>
      <w:r w:rsidR="00C97C06">
        <w:t xml:space="preserve"> </w:t>
      </w:r>
      <w:r w:rsidR="00C97C06">
        <w:lastRenderedPageBreak/>
        <w:t xml:space="preserve">study location, diseases of interest, the number of participants, study type, collected data, and the timeframe of study conduction. Our targeted search terms are designed to retrieve studies </w:t>
      </w:r>
      <w:r>
        <w:t xml:space="preserve">that provide robust clinical, laboratory, and demographic data relevant to the impact </w:t>
      </w:r>
      <w:r w:rsidR="00C97C06">
        <w:t xml:space="preserve">of heat on health outcomes. </w:t>
      </w:r>
    </w:p>
    <w:p w14:paraId="1F5DDD56" w14:textId="784B4E93" w:rsidR="00C97C06" w:rsidRDefault="0037798C" w:rsidP="00F17BF7">
      <w:r>
        <w:t>A</w:t>
      </w:r>
      <w:r w:rsidR="00C97C06">
        <w:t xml:space="preserve"> two-step process of dual independent review will be employed</w:t>
      </w:r>
      <w:r>
        <w:t xml:space="preserve"> for post identification of potentially relevant studies</w:t>
      </w:r>
      <w:r w:rsidR="00C97C06">
        <w:t xml:space="preserve">. Initially, studies will be screened based on their titles and abstracts. Subsequently, studies deemed potentially eligible will be procured in their full-text format for a more thorough assessment against our pre-defined selection criteria (Table 1). </w:t>
      </w:r>
    </w:p>
    <w:p w14:paraId="12B28391" w14:textId="5645BBC2" w:rsidR="00C97C06" w:rsidRDefault="00C97C06" w:rsidP="00F17BF7">
      <w:r>
        <w:t>The quality of the selected studies will be evaluated</w:t>
      </w:r>
      <w:r w:rsidR="00042418">
        <w:t xml:space="preserve"> by </w:t>
      </w:r>
      <w:r w:rsidR="00407EDA">
        <w:t>health researchers</w:t>
      </w:r>
      <w:r>
        <w:t xml:space="preserve"> through a peer-reviewed </w:t>
      </w:r>
      <w:r w:rsidR="004164DC">
        <w:t>tracking</w:t>
      </w:r>
      <w:r>
        <w:t xml:space="preserve"> tool to ensure their scientific soundness and reliability. The data will be collated, </w:t>
      </w:r>
      <w:r w:rsidR="00905781">
        <w:t>synthesised</w:t>
      </w:r>
      <w:r>
        <w:t xml:space="preserve">, and </w:t>
      </w:r>
      <w:r w:rsidR="0037798C">
        <w:t xml:space="preserve">any </w:t>
      </w:r>
      <w:proofErr w:type="gramStart"/>
      <w:r>
        <w:t>discrepancies,  will</w:t>
      </w:r>
      <w:proofErr w:type="gramEnd"/>
      <w:r>
        <w:t xml:space="preserve"> be addressed and resolved through consensus discussions among team members. </w:t>
      </w:r>
    </w:p>
    <w:p w14:paraId="792BE037" w14:textId="6BF0AC9C" w:rsidR="00C97C06" w:rsidRPr="00D437B7" w:rsidRDefault="0037798C" w:rsidP="00F17BF7">
      <w:r>
        <w:t>T</w:t>
      </w:r>
      <w:r w:rsidR="00C97C06">
        <w:t xml:space="preserve">he </w:t>
      </w:r>
      <w:r>
        <w:t xml:space="preserve">following </w:t>
      </w:r>
      <w:r w:rsidR="00C97C06">
        <w:t xml:space="preserve">criteria outlined in Table 1 </w:t>
      </w:r>
      <w:r>
        <w:t xml:space="preserve">will be used to select research projects </w:t>
      </w:r>
      <w:r w:rsidR="00C97C06">
        <w:t>to be considered for inclusion in our study.</w:t>
      </w:r>
    </w:p>
    <w:p w14:paraId="31D8FDDE" w14:textId="7FAEC3E9" w:rsidR="00914FC8" w:rsidRDefault="008B2DB9" w:rsidP="00F17BF7">
      <w:pPr>
        <w:spacing w:before="280" w:after="280" w:line="240" w:lineRule="auto"/>
        <w:rPr>
          <w:b/>
        </w:rPr>
      </w:pPr>
      <w:r>
        <w:rPr>
          <w:b/>
        </w:rPr>
        <w:t>Table</w:t>
      </w:r>
      <w:r w:rsidR="00057599">
        <w:rPr>
          <w:b/>
        </w:rPr>
        <w:t xml:space="preserve"> </w:t>
      </w:r>
      <w:r w:rsidR="00F149AC">
        <w:rPr>
          <w:b/>
        </w:rPr>
        <w:t>3</w:t>
      </w:r>
      <w:r w:rsidR="00057599">
        <w:rPr>
          <w:b/>
        </w:rPr>
        <w:t>: Eligibility Criteria for Research Project 2</w:t>
      </w:r>
    </w:p>
    <w:tbl>
      <w:tblPr>
        <w:tblStyle w:val="Bordered-Accent1"/>
        <w:tblW w:w="0" w:type="auto"/>
        <w:tblLook w:val="04A0" w:firstRow="1" w:lastRow="0" w:firstColumn="1" w:lastColumn="0" w:noHBand="0" w:noVBand="1"/>
      </w:tblPr>
      <w:tblGrid>
        <w:gridCol w:w="1370"/>
        <w:gridCol w:w="7646"/>
      </w:tblGrid>
      <w:tr w:rsidR="00967F5A" w:rsidRPr="00B55020" w14:paraId="0346A291" w14:textId="77777777" w:rsidTr="00AF6DA6">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tcPr>
          <w:p w14:paraId="50F49205" w14:textId="77777777" w:rsidR="00967F5A" w:rsidRPr="00B55020" w:rsidRDefault="00967F5A" w:rsidP="00AF6DA6">
            <w:pPr>
              <w:jc w:val="center"/>
              <w:rPr>
                <w:b/>
                <w:sz w:val="20"/>
                <w:szCs w:val="20"/>
              </w:rPr>
            </w:pPr>
            <w:r w:rsidRPr="00B55020">
              <w:rPr>
                <w:rFonts w:ascii="Segoe UI" w:eastAsia="Times New Roman" w:hAnsi="Segoe UI" w:cs="Segoe UI"/>
                <w:bCs/>
                <w:color w:val="000000" w:themeColor="text1"/>
                <w:sz w:val="20"/>
                <w:szCs w:val="20"/>
              </w:rPr>
              <w:t>Criteria</w:t>
            </w:r>
          </w:p>
        </w:tc>
        <w:tc>
          <w:tcPr>
            <w:tcW w:w="0" w:type="auto"/>
          </w:tcPr>
          <w:p w14:paraId="5192AEBE" w14:textId="77777777" w:rsidR="00967F5A" w:rsidRPr="00B55020" w:rsidRDefault="00967F5A" w:rsidP="00AF6DA6">
            <w:pPr>
              <w:jc w:val="center"/>
              <w:cnfStyle w:val="100000000000" w:firstRow="1"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bCs/>
                <w:color w:val="000000" w:themeColor="text1"/>
                <w:sz w:val="20"/>
                <w:szCs w:val="20"/>
              </w:rPr>
              <w:t>Description</w:t>
            </w:r>
          </w:p>
        </w:tc>
      </w:tr>
      <w:tr w:rsidR="00967F5A" w:rsidRPr="00B55020" w14:paraId="16E11C7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74B99"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type</w:t>
            </w:r>
          </w:p>
        </w:tc>
        <w:tc>
          <w:tcPr>
            <w:tcW w:w="0" w:type="auto"/>
          </w:tcPr>
          <w:p w14:paraId="297C0BE5"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Cohort or trial with at least 200 adult participants</w:t>
            </w:r>
          </w:p>
        </w:tc>
      </w:tr>
      <w:tr w:rsidR="00967F5A" w:rsidRPr="00B55020" w14:paraId="610C990E"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550DFDFC"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location</w:t>
            </w:r>
          </w:p>
        </w:tc>
        <w:tc>
          <w:tcPr>
            <w:tcW w:w="0" w:type="auto"/>
          </w:tcPr>
          <w:p w14:paraId="14D596F3"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Johannesburg or Abidjan, or both cities</w:t>
            </w:r>
          </w:p>
        </w:tc>
      </w:tr>
      <w:tr w:rsidR="00967F5A" w:rsidRPr="00B55020" w14:paraId="0A72C713"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89171"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design</w:t>
            </w:r>
          </w:p>
        </w:tc>
        <w:tc>
          <w:tcPr>
            <w:tcW w:w="0" w:type="auto"/>
          </w:tcPr>
          <w:p w14:paraId="4FD07058"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or non-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clinical trial, or observational or interventional cohort with prospectively collected data</w:t>
            </w:r>
          </w:p>
        </w:tc>
      </w:tr>
      <w:tr w:rsidR="00967F5A" w:rsidRPr="00B55020" w14:paraId="4CF508AF"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704BD4FA"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Data collected</w:t>
            </w:r>
          </w:p>
        </w:tc>
        <w:tc>
          <w:tcPr>
            <w:tcW w:w="0" w:type="auto"/>
          </w:tcPr>
          <w:p w14:paraId="28367A0D"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 xml:space="preserve">At </w:t>
            </w:r>
            <w:proofErr w:type="gramStart"/>
            <w:r w:rsidRPr="00B55020">
              <w:rPr>
                <w:rFonts w:ascii="Segoe UI" w:eastAsia="Times New Roman" w:hAnsi="Segoe UI" w:cs="Segoe UI"/>
                <w:color w:val="000000" w:themeColor="text1"/>
                <w:sz w:val="20"/>
                <w:szCs w:val="20"/>
              </w:rPr>
              <w:t>least  two</w:t>
            </w:r>
            <w:proofErr w:type="gramEnd"/>
            <w:r w:rsidRPr="00B55020">
              <w:rPr>
                <w:rFonts w:ascii="Segoe UI" w:eastAsia="Times New Roman" w:hAnsi="Segoe UI" w:cs="Segoe UI"/>
                <w:color w:val="000000" w:themeColor="text1"/>
                <w:sz w:val="20"/>
                <w:szCs w:val="20"/>
              </w:rPr>
              <w:t xml:space="preserve"> of the clinical or lab variables</w:t>
            </w:r>
          </w:p>
        </w:tc>
      </w:tr>
      <w:tr w:rsidR="00967F5A" w:rsidRPr="00B55020" w14:paraId="047BD94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AF1BF"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Ethics approval</w:t>
            </w:r>
          </w:p>
        </w:tc>
        <w:tc>
          <w:tcPr>
            <w:tcW w:w="0" w:type="auto"/>
          </w:tcPr>
          <w:p w14:paraId="0EF913DE"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Local ethics approvals obtained</w:t>
            </w:r>
          </w:p>
        </w:tc>
      </w:tr>
    </w:tbl>
    <w:p w14:paraId="73A1C486" w14:textId="77777777" w:rsidR="00967F5A" w:rsidRDefault="00967F5A" w:rsidP="00F17BF7">
      <w:pPr>
        <w:spacing w:before="280" w:after="280" w:line="240" w:lineRule="auto"/>
        <w:rPr>
          <w:b/>
        </w:rPr>
      </w:pPr>
    </w:p>
    <w:p w14:paraId="5A487185" w14:textId="6A7BB52D" w:rsidR="00DE179A" w:rsidRPr="00DE179A" w:rsidRDefault="00DE179A" w:rsidP="0037798C">
      <w:r w:rsidRPr="00DE179A">
        <w:t>For the success of this project, access to relevant trials and cohort data is crucial. In the event of data unavailability or sharing restrictions, we have contingency plans to ensure the project</w:t>
      </w:r>
      <w:r w:rsidR="00E178EB">
        <w:t>'</w:t>
      </w:r>
      <w:r w:rsidRPr="00DE179A">
        <w:t>s progression. These include exploring alternative data sources</w:t>
      </w:r>
      <w:r w:rsidR="00605D3A">
        <w:t xml:space="preserve"> such as the National Health Laboratory</w:t>
      </w:r>
      <w:r w:rsidR="00425E88">
        <w:t xml:space="preserve"> Service</w:t>
      </w:r>
      <w:r w:rsidR="0037798C">
        <w:t xml:space="preserve"> </w:t>
      </w:r>
      <w:r w:rsidR="00425E88">
        <w:t>(NHLS)</w:t>
      </w:r>
      <w:r w:rsidRPr="00DE179A">
        <w:t>, adjusting the study</w:t>
      </w:r>
      <w:r w:rsidR="00E178EB">
        <w:t>'</w:t>
      </w:r>
      <w:r w:rsidRPr="00DE179A">
        <w:t>s scope, and utili</w:t>
      </w:r>
      <w:r w:rsidR="00905781">
        <w:t>s</w:t>
      </w:r>
      <w:r w:rsidRPr="00DE179A">
        <w:t xml:space="preserve">ing synthetic data if necessary. </w:t>
      </w:r>
    </w:p>
    <w:p w14:paraId="0BC1DEC2" w14:textId="6EC5EE78" w:rsidR="00914FC8" w:rsidRPr="00914FC8" w:rsidRDefault="40B171D2" w:rsidP="00A254E1">
      <w:pPr>
        <w:pStyle w:val="Style1"/>
      </w:pPr>
      <w:r>
        <w:t>Managing bias</w:t>
      </w:r>
    </w:p>
    <w:p w14:paraId="4C7F8D26" w14:textId="6B0544BA" w:rsidR="00682298" w:rsidRDefault="00682298" w:rsidP="00F17BF7">
      <w:r>
        <w:t xml:space="preserve">Managing potential biases is </w:t>
      </w:r>
      <w:r w:rsidR="004942CF">
        <w:t>critical to ensuring our study's integrity and robustness</w:t>
      </w:r>
      <w:r w:rsidR="0037798C">
        <w:t xml:space="preserve"> as outlined by the following </w:t>
      </w:r>
      <w:proofErr w:type="gramStart"/>
      <w:r>
        <w:t xml:space="preserve">strategy </w:t>
      </w:r>
      <w:r w:rsidR="004942CF">
        <w:t xml:space="preserve"> </w:t>
      </w:r>
      <w:r w:rsidR="0037798C">
        <w:t>.</w:t>
      </w:r>
      <w:proofErr w:type="gramEnd"/>
    </w:p>
    <w:p w14:paraId="221B8496" w14:textId="5E9CBC00" w:rsidR="00682298" w:rsidRDefault="00682298" w:rsidP="00F17BF7">
      <w:r>
        <w:t>Primarily, our approach will involve careful</w:t>
      </w:r>
      <w:r w:rsidR="004942CF">
        <w:t>ly selecting</w:t>
      </w:r>
      <w:r w:rsidR="00DA03B1">
        <w:t xml:space="preserve"> health</w:t>
      </w:r>
      <w:r>
        <w:t xml:space="preserve"> data sources, ensuring they meet established quality criteria and represent diverse demographic and geographic segments within our target cities of Johannesburg and Abidjan. This strategy will assist us in avoiding selection bias that could skew our findings</w:t>
      </w:r>
      <w:r w:rsidR="0037798C">
        <w:t xml:space="preserve"> </w:t>
      </w:r>
      <w:r w:rsidR="00AC6FDF">
        <w:fldChar w:fldCharType="begin"/>
      </w:r>
      <w:r w:rsidR="00A254E1">
        <w:instrText xml:space="preserve"> ADDIN EN.CITE &lt;EndNote&gt;&lt;Cite&gt;&lt;Author&gt;Narod&lt;/Author&gt;&lt;Year&gt;2019&lt;/Year&gt;&lt;RecNum&gt;566&lt;/RecNum&gt;&lt;DisplayText&gt;[40]&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00AC6FDF">
        <w:fldChar w:fldCharType="separate"/>
      </w:r>
      <w:r w:rsidR="00A254E1">
        <w:rPr>
          <w:noProof/>
        </w:rPr>
        <w:t>[40]</w:t>
      </w:r>
      <w:r w:rsidR="00AC6FDF">
        <w:fldChar w:fldCharType="end"/>
      </w:r>
      <w:r>
        <w:t xml:space="preserve">. </w:t>
      </w:r>
    </w:p>
    <w:p w14:paraId="46CC7533" w14:textId="600748A5" w:rsidR="00682298" w:rsidRDefault="00E5453C" w:rsidP="00F17BF7">
      <w:r>
        <w:t>We will adjust the analysis phase when potential biases are identified</w:t>
      </w:r>
      <w:r w:rsidR="00682298">
        <w:t xml:space="preserve">. Specific statistical methods like propensity score matching, inverse probability weighting, and stratification will be applied. </w:t>
      </w:r>
      <w:r w:rsidR="00682298">
        <w:lastRenderedPageBreak/>
        <w:t>These methods help to control for confounding variables and reduce bias in observational studies, increasing the validity of our outcomes</w:t>
      </w:r>
      <w:r w:rsidR="0037798C">
        <w:t xml:space="preserve"> </w:t>
      </w:r>
      <w:r w:rsidR="00FB571F">
        <w:fldChar w:fldCharType="begin"/>
      </w:r>
      <w:r w:rsidR="00A254E1">
        <w:instrText xml:space="preserve"> ADDIN EN.CITE &lt;EndNote&gt;&lt;Cite&gt;&lt;Author&gt;Schwartz&lt;/Author&gt;&lt;Year&gt;2022&lt;/Year&gt;&lt;RecNum&gt;378&lt;/RecNum&gt;&lt;DisplayText&gt;[41]&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FB571F">
        <w:fldChar w:fldCharType="separate"/>
      </w:r>
      <w:r w:rsidR="00A254E1">
        <w:rPr>
          <w:noProof/>
        </w:rPr>
        <w:t>[41]</w:t>
      </w:r>
      <w:r w:rsidR="00FB571F">
        <w:fldChar w:fldCharType="end"/>
      </w:r>
      <w:r w:rsidR="00682298">
        <w:t>.</w:t>
      </w:r>
    </w:p>
    <w:p w14:paraId="0F62081D" w14:textId="3A87CD96" w:rsidR="00E72CB5" w:rsidRPr="00E72CB5" w:rsidRDefault="00E72CB5" w:rsidP="00F17BF7"/>
    <w:p w14:paraId="2F53EBE8" w14:textId="6C01685D" w:rsidR="0039114E" w:rsidRDefault="0037798C" w:rsidP="00A254E1">
      <w:pPr>
        <w:pStyle w:val="Style1"/>
      </w:pPr>
      <w:r>
        <w:t xml:space="preserve">Objective One: </w:t>
      </w:r>
      <w:r w:rsidR="40B171D2">
        <w:t xml:space="preserve">Assessing the degree of increased risk within </w:t>
      </w:r>
      <w:proofErr w:type="gramStart"/>
      <w:r w:rsidR="40B171D2">
        <w:t>cities</w:t>
      </w:r>
      <w:proofErr w:type="gramEnd"/>
    </w:p>
    <w:p w14:paraId="7C6B8001" w14:textId="74C98C63" w:rsidR="0039114E" w:rsidRDefault="00AE33D8" w:rsidP="00F17BF7">
      <w:pPr>
        <w:spacing w:before="280" w:after="280" w:line="240" w:lineRule="auto"/>
      </w:pPr>
      <w:r w:rsidRPr="00A05FB2">
        <w:t>The primary goal of our research is to assess and illustrate the socio</w:t>
      </w:r>
      <w:r w:rsidR="00A42806">
        <w:t>-</w:t>
      </w:r>
      <w:r w:rsidRPr="00A05FB2">
        <w:t>economic and environmental factors that increase risk, in conjunction with exposure to heat hazards</w:t>
      </w:r>
      <w:r w:rsidR="00FB758F">
        <w:t xml:space="preserve"> as defined in table </w:t>
      </w:r>
      <w:proofErr w:type="gramStart"/>
      <w:r w:rsidR="00FB758F">
        <w:t xml:space="preserve">1 </w:t>
      </w:r>
      <w:r w:rsidRPr="00A05FB2">
        <w:t>,</w:t>
      </w:r>
      <w:proofErr w:type="gramEnd"/>
      <w:r w:rsidRPr="00A05FB2">
        <w:t xml:space="preserve"> in two African cities</w:t>
      </w:r>
      <w:r w:rsidR="00993B19">
        <w:t>.</w:t>
      </w:r>
      <w:r w:rsidR="0039114E">
        <w:t xml:space="preserve"> We will </w:t>
      </w:r>
      <w:r w:rsidR="00905781">
        <w:t xml:space="preserve">utilise </w:t>
      </w:r>
      <w:r w:rsidR="0039114E">
        <w:t xml:space="preserve">the comprehensive datasets described </w:t>
      </w:r>
      <w:r w:rsidR="004E0361">
        <w:t>earlier to</w:t>
      </w:r>
      <w:r w:rsidR="0039114E">
        <w:t xml:space="preserve"> accomplish this.</w:t>
      </w:r>
      <w:r w:rsidR="00CF3ADE">
        <w:fldChar w:fldCharType="begin">
          <w:fldData xml:space="preserve">PEVuZE5vdGU+PENpdGU+PEF1dGhvcj5aaG91PC9BdXRob3I+PFllYXI+MjAyMTwvWWVhcj48UmVj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</w:fldData>
        </w:fldChar>
      </w:r>
      <w:r w:rsidR="00A254E1">
        <w:instrText xml:space="preserve"> ADDIN EN.CITE </w:instrText>
      </w:r>
      <w:r w:rsidR="00A254E1">
        <w:fldChar w:fldCharType="begin">
          <w:fldData xml:space="preserve">PEVuZE5vdGU+PENpdGU+PEF1dGhvcj5aaG91PC9BdXRob3I+PFllYXI+MjAyMTwvWWVhcj48UmVj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</w:fldData>
        </w:fldChar>
      </w:r>
      <w:r w:rsidR="00A254E1">
        <w:instrText xml:space="preserve"> ADDIN EN.CITE.DATA </w:instrText>
      </w:r>
      <w:r w:rsidR="00A254E1">
        <w:fldChar w:fldCharType="end"/>
      </w:r>
      <w:r w:rsidR="00CF3ADE">
        <w:fldChar w:fldCharType="separate"/>
      </w:r>
      <w:r w:rsidR="00A254E1">
        <w:rPr>
          <w:noProof/>
        </w:rPr>
        <w:t>[42-44]</w:t>
      </w:r>
      <w:r w:rsidR="00CF3ADE">
        <w:fldChar w:fldCharType="end"/>
      </w:r>
    </w:p>
    <w:p w14:paraId="7E734BB9" w14:textId="51CF4EB0" w:rsidR="00E85381" w:rsidRPr="00E85381" w:rsidRDefault="00F149AC" w:rsidP="00A254E1">
      <w:r w:rsidRPr="00F149AC">
        <w:t xml:space="preserve">In our study, we have opted for Principal Component Analysis (PCA) for dimensionality reduction due to its interpretability and computational efficiency, essential for our large datasets. PCA ranks new uncorrelated components by </w:t>
      </w:r>
      <w:r w:rsidR="007372E6">
        <w:t>explaining variance</w:t>
      </w:r>
      <w:r w:rsidRPr="00F149AC">
        <w:t xml:space="preserve">, aiding in identifying key factors. </w:t>
      </w:r>
      <w:r w:rsidR="0037798C">
        <w:t xml:space="preserve">Although </w:t>
      </w:r>
      <w:r w:rsidRPr="00F149AC">
        <w:t>PCA's linearity may miss nonlinear patterns, and its variance-based importance assumption may not align with the context of heat-related health risks</w:t>
      </w:r>
      <w:r w:rsidR="0037798C">
        <w:t xml:space="preserve">, </w:t>
      </w:r>
      <w:r w:rsidRPr="00F149AC">
        <w:t xml:space="preserve">PCA's robustness makes it suitable for initial high-dimensional data </w:t>
      </w:r>
      <w:proofErr w:type="gramStart"/>
      <w:r w:rsidRPr="00F149AC">
        <w:t>exploration.</w:t>
      </w:r>
      <w:r w:rsidR="40B171D2">
        <w:t>.</w:t>
      </w:r>
      <w:proofErr w:type="gramEnd"/>
    </w:p>
    <w:p w14:paraId="02570121" w14:textId="3B86C194" w:rsidR="0037798C" w:rsidRPr="0037798C" w:rsidRDefault="00E85381" w:rsidP="00A254E1">
      <w:pPr>
        <w:pStyle w:val="Style1"/>
      </w:pPr>
      <w:r>
        <w:t xml:space="preserve">Objective Two: Creating a geographically and demographically stratified heat-health outcome forecast </w:t>
      </w:r>
      <w:proofErr w:type="gramStart"/>
      <w:r>
        <w:t>model</w:t>
      </w:r>
      <w:proofErr w:type="gramEnd"/>
    </w:p>
    <w:p w14:paraId="1F21C654" w14:textId="4C3A9294" w:rsidR="00DB562A" w:rsidRDefault="00DB562A" w:rsidP="00F17BF7">
      <w:r>
        <w:t>The second objective of this study is to construct a geographically and demographically stratified heat-health outcome forecast model</w:t>
      </w:r>
      <w:r w:rsidR="0037798C">
        <w:t xml:space="preserve"> </w:t>
      </w:r>
      <w:r>
        <w:t>designed to predict adverse health outcomes at varying temperature thresholds for different populations and neighbo</w:t>
      </w:r>
      <w:r w:rsidR="007372E6">
        <w:t>u</w:t>
      </w:r>
      <w:r>
        <w:t>rhoods.</w:t>
      </w:r>
    </w:p>
    <w:p w14:paraId="5D2C4253" w14:textId="6164AD99" w:rsidR="0052316D" w:rsidRDefault="007372E6" w:rsidP="00F17BF7">
      <w:r>
        <w:t xml:space="preserve">This </w:t>
      </w:r>
      <w:r w:rsidR="0340B303">
        <w:t xml:space="preserve">involves the creation of high-resolution urban temperature hazard </w:t>
      </w:r>
      <w:proofErr w:type="gramStart"/>
      <w:r w:rsidR="0340B303">
        <w:t>maps .</w:t>
      </w:r>
      <w:proofErr w:type="gramEnd"/>
      <w:r>
        <w:t xml:space="preserve"> </w:t>
      </w:r>
      <w:r w:rsidR="0340B303">
        <w:t xml:space="preserve">We will </w:t>
      </w:r>
      <w:r w:rsidR="00905781">
        <w:t xml:space="preserve">utilise </w:t>
      </w:r>
      <w:r w:rsidR="0340B303">
        <w:t>remote sensing, statistical downscaling, and combined mode</w:t>
      </w:r>
      <w:r>
        <w:t>l</w:t>
      </w:r>
      <w:r w:rsidR="0340B303">
        <w:t>ling to derive near-surface air temperatures from Landsat and MODIS data</w:t>
      </w:r>
      <w:r w:rsidR="0037798C">
        <w:t xml:space="preserve"> </w:t>
      </w:r>
      <w:r w:rsidR="00DB562A">
        <w:fldChar w:fldCharType="begin"/>
      </w:r>
      <w:r w:rsidR="00A254E1">
        <w:instrText xml:space="preserve"> ADDIN EN.CITE &lt;EndNote&gt;&lt;Cite&gt;&lt;Author&gt;Janatian&lt;/Author&gt;&lt;Year&gt;2017&lt;/Year&gt;&lt;RecNum&gt;508&lt;/RecNum&gt;&lt;DisplayText&gt;[45]&lt;/DisplayText&gt;&lt;record&gt;&lt;rec-number&gt;508&lt;/rec-number&gt;&lt;foreign-keys&gt;&lt;key app="EN" db-id="5szwxp0er2sa0tevxamvt5a9wdes925002ws" timestamp="1682020611"&gt;508&lt;/key&gt;&lt;/foreign-keys&gt;&lt;ref-type name="Journal Article"&gt;17&lt;/ref-type&gt;&lt;contributors&gt;&lt;authors&gt;&lt;author&gt;Janatian, Nasime&lt;/author&gt;&lt;author&gt;Sadeghi, Morteza&lt;/author&gt;&lt;author&gt;Sanaeinejad, Seyed Hossein&lt;/author&gt;&lt;author&gt;Bakhshian, Elham&lt;/author&gt;&lt;author&gt;Farid, Ali&lt;/author&gt;&lt;author&gt;Hasheminia, Seyed Majid&lt;/author&gt;&lt;author&gt;Ghazanfari, Sadegh&lt;/author&gt;&lt;/authors&gt;&lt;/contributors&gt;&lt;titles&gt;&lt;title&gt;A statistical framework for estimating air temperature using MODIS land surface temperature data&lt;/title&gt;&lt;secondary-title&gt;International Journal of Climatology&lt;/secondary-title&gt;&lt;/titles&gt;&lt;periodical&gt;&lt;full-title&gt;International Journal of Climatology&lt;/full-title&gt;&lt;/periodical&gt;&lt;pages&gt;1181-1194&lt;/pages&gt;&lt;volume&gt;37&lt;/volume&gt;&lt;number&gt;3&lt;/number&gt;&lt;dates&gt;&lt;year&gt;2017&lt;/year&gt;&lt;/dates&gt;&lt;isbn&gt;0899-8418&lt;/isbn&gt;&lt;urls&gt;&lt;/urls&gt;&lt;/record&gt;&lt;/Cite&gt;&lt;/EndNote&gt;</w:instrText>
      </w:r>
      <w:r w:rsidR="00DB562A">
        <w:fldChar w:fldCharType="separate"/>
      </w:r>
      <w:r w:rsidR="00A254E1">
        <w:rPr>
          <w:noProof/>
        </w:rPr>
        <w:t>[45]</w:t>
      </w:r>
      <w:r w:rsidR="00DB562A">
        <w:fldChar w:fldCharType="end"/>
      </w:r>
      <w:r w:rsidR="0340B303">
        <w:t xml:space="preserve">. For instance, Gudmundsson and Seneviratne (2021) demonstrated </w:t>
      </w:r>
      <w:r>
        <w:t>using</w:t>
      </w:r>
      <w:r w:rsidR="0340B303">
        <w:t xml:space="preserve"> such models to predict air temperature from LST data. Therefore, while Landsat and MODIS data are not direct measures of air temperature, they can be indirectly used for air temperature retrieval </w:t>
      </w:r>
      <w:r>
        <w:t>by applying</w:t>
      </w:r>
      <w:r w:rsidR="0340B303">
        <w:t xml:space="preserve"> </w:t>
      </w:r>
      <w:r>
        <w:t xml:space="preserve">an </w:t>
      </w:r>
      <w:r w:rsidR="0340B303">
        <w:t>appropriate statistical model</w:t>
      </w:r>
      <w:r w:rsidR="0037798C">
        <w:t xml:space="preserve"> </w:t>
      </w:r>
      <w:r w:rsidR="002C6F42">
        <w:fldChar w:fldCharType="begin"/>
      </w:r>
      <w:r w:rsidR="00FB758F">
        <w:instrText xml:space="preserve"> ADDIN EN.CITE &lt;EndNote&gt;&lt;Cite&gt;&lt;Author&gt;Hooker&lt;/Author&gt;&lt;Year&gt;2018&lt;/Year&gt;&lt;RecNum&gt;793&lt;/RecNum&gt;&lt;DisplayText&gt;[3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Cite&gt;&lt;Author&gt;Hooker&lt;/Author&gt;&lt;Year&gt;2018&lt;/Year&gt;&lt;RecNum&gt;793&lt;/RecNum&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2C6F42">
        <w:fldChar w:fldCharType="separate"/>
      </w:r>
      <w:r w:rsidR="00FB758F">
        <w:rPr>
          <w:noProof/>
        </w:rPr>
        <w:t>[32]</w:t>
      </w:r>
      <w:r w:rsidR="002C6F42">
        <w:fldChar w:fldCharType="end"/>
      </w:r>
      <w:r w:rsidR="0340B303">
        <w:t>.</w:t>
      </w:r>
    </w:p>
    <w:p w14:paraId="053FD143" w14:textId="794A8593" w:rsidR="00501306" w:rsidRDefault="00DB562A" w:rsidP="00F17BF7">
      <w:r>
        <w:t>These temperatures will then be validated using weather station records and land-use maps.</w:t>
      </w:r>
      <w:r w:rsidR="00130311">
        <w:t xml:space="preserve"> </w:t>
      </w:r>
      <w:r>
        <w:t>The resulting heat hazard maps will serve as a critical input for the subsequent stages of our machine learning pipeline.</w:t>
      </w:r>
    </w:p>
    <w:p w14:paraId="4E7AC1FD" w14:textId="3785B680" w:rsidR="00DB562A" w:rsidRDefault="00DB562A" w:rsidP="00F17BF7">
      <w:r>
        <w:t xml:space="preserve">Once generated, </w:t>
      </w:r>
      <w:r w:rsidR="0037798C">
        <w:t xml:space="preserve">the temperature hazard maps </w:t>
      </w:r>
      <w:r>
        <w:t>will be integrated with health datasets. This combined dataset will then undergo</w:t>
      </w:r>
      <w:r w:rsidR="003A1989">
        <w:t xml:space="preserve"> </w:t>
      </w:r>
      <w:r>
        <w:t xml:space="preserve">feature engineering. Feature engineering is a crucial step in machine learning </w:t>
      </w:r>
      <w:r w:rsidR="0037798C">
        <w:t xml:space="preserve">and </w:t>
      </w:r>
      <w:r>
        <w:t xml:space="preserve">involves </w:t>
      </w:r>
      <w:r w:rsidR="008711E3">
        <w:t>selecting and transforming</w:t>
      </w:r>
      <w:r>
        <w:t xml:space="preserve"> relevant predictors that better represent the underlying data patterns</w:t>
      </w:r>
      <w:r w:rsidR="0037798C">
        <w:t xml:space="preserve"> </w:t>
      </w:r>
      <w:r w:rsidR="00C3165D">
        <w:fldChar w:fldCharType="begin"/>
      </w:r>
      <w:r w:rsidR="00A254E1">
        <w:instrText xml:space="preserve"> ADDIN EN.CITE &lt;EndNote&gt;&lt;Cite&gt;&lt;Author&gt;Kelleher&lt;/Author&gt;&lt;Year&gt;2018&lt;/Year&gt;&lt;RecNum&gt;575&lt;/RecNum&gt;&lt;DisplayText&gt;[46]&lt;/DisplayText&gt;&lt;record&gt;&lt;rec-number&gt;575&lt;/rec-number&gt;&lt;foreign-keys&gt;&lt;key app="EN" db-id="5szwxp0er2sa0tevxamvt5a9wdes925002ws" timestamp="1684833704"&gt;575&lt;/key&gt;&lt;/foreign-keys&gt;&lt;ref-type name="Book"&gt;6&lt;/ref-type&gt;&lt;contributors&gt;&lt;authors&gt;&lt;author&gt;Kelleher, John D&lt;/author&gt;&lt;author&gt;Tierney, Brendan&lt;/author&gt;&lt;/authors&gt;&lt;/contributors&gt;&lt;titles&gt;&lt;title&gt;Data science&lt;/title&gt;&lt;/titles&gt;&lt;dates&gt;&lt;year&gt;2018&lt;/year&gt;&lt;/dates&gt;&lt;publisher&gt;MIT Press&lt;/publisher&gt;&lt;isbn&gt;0262347032&lt;/isbn&gt;&lt;urls&gt;&lt;/urls&gt;&lt;/record&gt;&lt;/Cite&gt;&lt;/EndNote&gt;</w:instrText>
      </w:r>
      <w:r w:rsidR="00C3165D">
        <w:fldChar w:fldCharType="separate"/>
      </w:r>
      <w:r w:rsidR="00A254E1">
        <w:rPr>
          <w:noProof/>
        </w:rPr>
        <w:t>[46]</w:t>
      </w:r>
      <w:r w:rsidR="00C3165D">
        <w:fldChar w:fldCharType="end"/>
      </w:r>
      <w:r>
        <w:t xml:space="preserve">. </w:t>
      </w:r>
      <w:r w:rsidR="008711E3">
        <w:t>T</w:t>
      </w:r>
      <w:r>
        <w:t>he features will be derived from the high-resolution temperature hazard fields and spatially disaggregated variables from the health datasets.</w:t>
      </w:r>
    </w:p>
    <w:p w14:paraId="5670E7A4" w14:textId="187688A9" w:rsidR="00DB562A" w:rsidRDefault="00DB562A" w:rsidP="00F17BF7">
      <w:r>
        <w:t>With the features engineered, we will apply various standard machine learning models, such as decision trees, linear and quantile regression trees, support vector machines, and logistic regression</w:t>
      </w:r>
      <w:r w:rsidR="0037798C">
        <w:t xml:space="preserve"> </w:t>
      </w:r>
      <w:r w:rsidR="00EB502A">
        <w:fldChar w:fldCharType="begin"/>
      </w:r>
      <w:r w:rsidR="00A254E1">
        <w:instrText xml:space="preserve"> ADDIN EN.CITE &lt;EndNote&gt;&lt;Cite&gt;&lt;Author&gt;Xu&lt;/Author&gt;&lt;Year&gt;2020&lt;/Year&gt;&lt;RecNum&gt;515&lt;/RecNum&gt;&lt;DisplayText&gt;[47]&lt;/DisplayText&gt;&lt;record&gt;&lt;rec-number&gt;515&lt;/rec-number&gt;&lt;foreign-keys&gt;&lt;key app="EN" db-id="5szwxp0er2sa0tevxamvt5a9wdes925002ws" timestamp="1682085314"&gt;515&lt;/key&gt;&lt;/foreign-keys&gt;&lt;ref-type name="Journal Article"&gt;17&lt;/ref-type&gt;&lt;contributors&gt;&lt;authors&gt;&lt;author&gt;Xu, Jianhui&lt;/author&gt;&lt;author&gt;Zhang, Feifei&lt;/author&gt;&lt;author&gt;Jiang, Hao&lt;/author&gt;&lt;author&gt;Hu, Hongda&lt;/author&gt;&lt;author&gt;Zhong, Kaiwen&lt;/author&gt;&lt;author&gt;Jing, Wenlong&lt;/author&gt;&lt;author&gt;Yang, Ji&lt;/author&gt;&lt;author&gt;Jia, Binghao&lt;/author&gt;&lt;/authors&gt;&lt;/contributors&gt;&lt;titles&gt;&lt;title&gt;Downscaling Aster Land Surface Temperature over Urban Areas with Machine Learning-Based Area-To-Point Regression Kriging&lt;/title&gt;&lt;secondary-title&gt;Remote. Sens.&lt;/secondary-title&gt;&lt;/titles&gt;&lt;periodical&gt;&lt;full-title&gt;Remote. Sens.&lt;/full-title&gt;&lt;/periodical&gt;&lt;pages&gt;1082&lt;/pages&gt;&lt;volume&gt;12&lt;/volume&gt;&lt;dates&gt;&lt;year&gt;2020&lt;/year&gt;&lt;/dates&gt;&lt;urls&gt;&lt;/urls&gt;&lt;/record&gt;&lt;/Cite&gt;&lt;/EndNote&gt;</w:instrText>
      </w:r>
      <w:r w:rsidR="00EB502A">
        <w:fldChar w:fldCharType="separate"/>
      </w:r>
      <w:r w:rsidR="00A254E1">
        <w:rPr>
          <w:noProof/>
        </w:rPr>
        <w:t>[47]</w:t>
      </w:r>
      <w:r w:rsidR="00EB502A">
        <w:fldChar w:fldCharType="end"/>
      </w:r>
      <w:r>
        <w:t xml:space="preserve">. These models are chosen for their proven effectiveness in capturing relationships in complex datasets. </w:t>
      </w:r>
    </w:p>
    <w:p w14:paraId="1EDA41A1" w14:textId="0B43D562" w:rsidR="008B6EDD" w:rsidRDefault="0037798C" w:rsidP="00F17BF7">
      <w:r>
        <w:t>Additionally</w:t>
      </w:r>
      <w:r w:rsidR="008711E3">
        <w:t>,</w:t>
      </w:r>
      <w:r w:rsidR="00F149AC">
        <w:t xml:space="preserve"> we will explore</w:t>
      </w:r>
      <w:r w:rsidR="008B6EDD" w:rsidRPr="00200B35">
        <w:t xml:space="preserve"> deep recurrent neural networks, specifically Gated Recurrent Units (GRUs) and Long Short-Term Memory (LSTM) networks, due to their ability to model temporal dependencies in time-series data, which is essential for </w:t>
      </w:r>
      <w:r w:rsidR="00AC30D8">
        <w:t>predicting</w:t>
      </w:r>
      <w:r w:rsidR="008B6EDD" w:rsidRPr="00200B35">
        <w:t xml:space="preserve"> heat-related health outcomes. While these models are state-of-the-art in computer science, their application in heat-health studies is still emerging</w:t>
      </w:r>
      <w:r w:rsidR="00124960">
        <w:t xml:space="preserve"> as demonstrated in a review of </w:t>
      </w:r>
      <w:r w:rsidR="008B6EDD" w:rsidRPr="00200B35">
        <w:t xml:space="preserve">recent literature, including studies by Boudreault et </w:t>
      </w:r>
      <w:r w:rsidR="008B6EDD" w:rsidRPr="00200B35">
        <w:lastRenderedPageBreak/>
        <w:t>al. (2023, 2024), Wang et al. (2023, 2021, 2020), Lee et al. (2022), and Nishimura et al. (2021)</w:t>
      </w:r>
      <w:r w:rsidR="00124960">
        <w:t xml:space="preserve"> </w:t>
      </w:r>
      <w:r w:rsidR="00AE4190">
        <w:fldChar w:fldCharType="begin">
          <w:fldData xml:space="preserve">PEVuZE5vdGU+PENpdGU+PEF1dGhvcj5Vc21hbmk8L0F1dGhvcj48WWVhcj4yMDIxPC9ZZWFyPjxS
ZWNOdW0+ODA1PC9SZWNOdW0+PERpc3BsYXlUZXh0Pls0OC01NF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A254E1">
        <w:instrText xml:space="preserve"> ADDIN EN.CITE </w:instrText>
      </w:r>
      <w:r w:rsidR="00A254E1">
        <w:fldChar w:fldCharType="begin">
          <w:fldData xml:space="preserve">PEVuZE5vdGU+PENpdGU+PEF1dGhvcj5Vc21hbmk8L0F1dGhvcj48WWVhcj4yMDIxPC9ZZWFyPjxS
ZWNOdW0+ODA1PC9SZWNOdW0+PERpc3BsYXlUZXh0Pls0OC01NF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A254E1">
        <w:instrText xml:space="preserve"> ADDIN EN.CITE.DATA </w:instrText>
      </w:r>
      <w:r w:rsidR="00A254E1">
        <w:fldChar w:fldCharType="end"/>
      </w:r>
      <w:r w:rsidR="00AE4190">
        <w:fldChar w:fldCharType="separate"/>
      </w:r>
      <w:r w:rsidR="00A254E1">
        <w:rPr>
          <w:noProof/>
        </w:rPr>
        <w:t>[48-54]</w:t>
      </w:r>
      <w:r w:rsidR="00AE4190">
        <w:fldChar w:fldCharType="end"/>
      </w:r>
      <w:r w:rsidR="008B6EDD" w:rsidRPr="00200B35">
        <w:t>. However, recogni</w:t>
      </w:r>
      <w:r w:rsidR="00905781">
        <w:t>s</w:t>
      </w:r>
      <w:r>
        <w:t>ing</w:t>
      </w:r>
      <w:r w:rsidR="008B6EDD" w:rsidRPr="00200B35">
        <w:t xml:space="preserve"> that simpler statistical models may be effective</w:t>
      </w:r>
      <w:r w:rsidR="008711E3">
        <w:t>,  we</w:t>
      </w:r>
      <w:r w:rsidR="008B6EDD" w:rsidRPr="00200B35">
        <w:t xml:space="preserve"> plan</w:t>
      </w:r>
      <w:r w:rsidR="00AC30D8">
        <w:t xml:space="preserve"> build on work by</w:t>
      </w:r>
      <w:r w:rsidR="008B6EDD" w:rsidRPr="00200B35">
        <w:t xml:space="preserve"> </w:t>
      </w:r>
      <w:r w:rsidR="00AC30D8" w:rsidRPr="00FB758F">
        <w:rPr>
          <w:noProof/>
        </w:rPr>
        <w:t>Boudreault</w:t>
      </w:r>
      <w:r w:rsidR="00AC30D8" w:rsidRPr="00200B35">
        <w:t xml:space="preserve"> </w:t>
      </w:r>
      <w:r w:rsidR="00AC30D8">
        <w:t xml:space="preserve">et al.(2024), </w:t>
      </w:r>
      <w:r w:rsidR="008B6EDD" w:rsidRPr="00200B35">
        <w:t>to compare the performance of deep learning models with tree-based approaches and nonlinear statistical models in our analysis</w:t>
      </w:r>
      <w:r>
        <w:t xml:space="preserve"> </w:t>
      </w:r>
      <w:r w:rsidR="00D674AC">
        <w:fldChar w:fldCharType="begin">
          <w:fldData xml:space="preserve">PEVuZE5vdGU+PENpdGU+PEF1dGhvcj5Cb3VkcmVhdWx0PC9BdXRob3I+PFllYXI+MjAyNDwvWWVh
cj48UmVjTnVtPjc5ODwvUmVjTnVtPjxEaXNwbGF5VGV4dD5bNTB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A254E1">
        <w:instrText xml:space="preserve"> ADDIN EN.CITE </w:instrText>
      </w:r>
      <w:r w:rsidR="00A254E1">
        <w:fldChar w:fldCharType="begin">
          <w:fldData xml:space="preserve">PEVuZE5vdGU+PENpdGU+PEF1dGhvcj5Cb3VkcmVhdWx0PC9BdXRob3I+PFllYXI+MjAyNDwvWWVh
cj48UmVjTnVtPjc5ODwvUmVjTnVtPjxEaXNwbGF5VGV4dD5bNTB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A254E1">
        <w:instrText xml:space="preserve"> ADDIN EN.CITE.DATA </w:instrText>
      </w:r>
      <w:r w:rsidR="00A254E1">
        <w:fldChar w:fldCharType="end"/>
      </w:r>
      <w:r w:rsidR="00D674AC">
        <w:fldChar w:fldCharType="separate"/>
      </w:r>
      <w:r w:rsidR="00A254E1">
        <w:rPr>
          <w:noProof/>
        </w:rPr>
        <w:t>[50]</w:t>
      </w:r>
      <w:r w:rsidR="00D674AC">
        <w:fldChar w:fldCharType="end"/>
      </w:r>
      <w:r w:rsidR="00457AD4">
        <w:t>.</w:t>
      </w:r>
    </w:p>
    <w:p w14:paraId="1AF0D191" w14:textId="160405B6" w:rsidR="00DB562A" w:rsidRDefault="00DB562A" w:rsidP="00F17BF7">
      <w:r>
        <w:t>Throughout this process, we will assess the significance of predictors for different populations within the</w:t>
      </w:r>
      <w:r w:rsidR="0037798C">
        <w:t xml:space="preserve"> two</w:t>
      </w:r>
      <w:r>
        <w:t xml:space="preserve"> cities. This will allow us to identify varying susceptibility levels to heat-induced health conditions based on demographics and risk factors. Potential health co-morbidities to be explored include cardiovascular disease, respiratory disease, renal disease, and HIV status</w:t>
      </w:r>
      <w:r w:rsidR="0037798C">
        <w:t xml:space="preserve"> </w:t>
      </w:r>
      <w:r w:rsidR="00E025B9">
        <w:fldChar w:fldCharType="begin">
          <w:fldData xml:space="preserve">PEVuZE5vdGU+PENpdGU+PEF1dGhvcj5BcnNhZDwvQXV0aG9yPjxZZWFyPjIwMjI8L1llYXI+PFJl
Y051bT41Njg8L1JlY051bT48RGlzcGxheVRleHQ+WzU1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A254E1">
        <w:instrText xml:space="preserve"> ADDIN EN.CITE </w:instrText>
      </w:r>
      <w:r w:rsidR="00A254E1">
        <w:fldChar w:fldCharType="begin">
          <w:fldData xml:space="preserve">PEVuZE5vdGU+PENpdGU+PEF1dGhvcj5BcnNhZDwvQXV0aG9yPjxZZWFyPjIwMjI8L1llYXI+PFJl
Y051bT41Njg8L1JlY051bT48RGlzcGxheVRleHQ+WzU1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A254E1">
        <w:instrText xml:space="preserve"> ADDIN EN.CITE.DATA </w:instrText>
      </w:r>
      <w:r w:rsidR="00A254E1">
        <w:fldChar w:fldCharType="end"/>
      </w:r>
      <w:r w:rsidR="00E025B9">
        <w:fldChar w:fldCharType="separate"/>
      </w:r>
      <w:r w:rsidR="00A254E1">
        <w:rPr>
          <w:noProof/>
        </w:rPr>
        <w:t>[55]</w:t>
      </w:r>
      <w:r w:rsidR="00E025B9">
        <w:fldChar w:fldCharType="end"/>
      </w:r>
      <w:r>
        <w:t>.</w:t>
      </w:r>
    </w:p>
    <w:p w14:paraId="531884DD" w14:textId="6C3BC019" w:rsidR="008B6EDD" w:rsidRDefault="00B65128" w:rsidP="00F17BF7">
      <w:r w:rsidRPr="00B65128">
        <w:t>We will use k-fold cross-validation to assess model performance and generalizability, train</w:t>
      </w:r>
      <w:r w:rsidR="00727E8E">
        <w:t xml:space="preserve"> models on a designated set, and calibrate</w:t>
      </w:r>
      <w:r w:rsidRPr="00B65128">
        <w:t xml:space="preserve"> them with </w:t>
      </w:r>
      <w:r w:rsidR="00727E8E">
        <w:t>grid or random search techniques</w:t>
      </w:r>
      <w:r w:rsidRPr="00B65128">
        <w:t>. Validation will occur on a separate set to evaluate generali</w:t>
      </w:r>
      <w:r w:rsidR="00905781">
        <w:t>s</w:t>
      </w:r>
      <w:r w:rsidRPr="00B65128">
        <w:t>ation, using metrics like accuracy, precision, recall, F1 score, MSE, and MAE. Special attention will be paid to model performance during heatwave periods to ensure effectiveness in predicting heat-related health outcomes.</w:t>
      </w:r>
      <w:r w:rsidR="00D674AC">
        <w:fldChar w:fldCharType="begin"/>
      </w:r>
      <w:r w:rsidR="00A254E1">
        <w:instrText xml:space="preserve"> ADDIN EN.CITE &lt;EndNote&gt;&lt;Cite&gt;&lt;Author&gt;Hastie&lt;/Author&gt;&lt;Year&gt;2009&lt;/Year&gt;&lt;RecNum&gt;816&lt;/RecNum&gt;&lt;DisplayText&gt;[56]&lt;/DisplayText&gt;&lt;record&gt;&lt;rec-number&gt;816&lt;/rec-number&gt;&lt;foreign-keys&gt;&lt;key app="EN" db-id="5szwxp0er2sa0tevxamvt5a9wdes925002ws" timestamp="1709988290"&gt;816&lt;/key&gt;&lt;/foreign-keys&gt;&lt;ref-type name="Book"&gt;6&lt;/ref-type&gt;&lt;contributors&gt;&lt;authors&gt;&lt;author&gt;Hastie, Trevor&lt;/author&gt;&lt;author&gt;Tibshirani, Robert&lt;/author&gt;&lt;author&gt;Friedman, Jerome&lt;/author&gt;&lt;/authors&gt;&lt;/contributors&gt;&lt;titles&gt;&lt;title&gt;The Elements of Statistical Learning: Data Mining, Inference, and Prediction&lt;/title&gt;&lt;secondary-title&gt;Springer Series in Statistics&lt;/secondary-title&gt;&lt;/titles&gt;&lt;dates&gt;&lt;year&gt;2009&lt;/year&gt;&lt;pub-dates&gt;&lt;date&gt;2009&lt;/date&gt;&lt;/pub-dates&gt;&lt;/dates&gt;&lt;publisher&gt;Springer&lt;/publisher&gt;&lt;isbn&gt;978-0-387-84857-0&lt;/isbn&gt;&lt;urls&gt;&lt;related-urls&gt;&lt;url&gt;https://www.springer.com/gp/book/9780387848570&lt;/url&gt;&lt;/related-urls&gt;&lt;/urls&gt;&lt;/record&gt;&lt;/Cite&gt;&lt;/EndNote&gt;</w:instrText>
      </w:r>
      <w:r w:rsidR="00D674AC">
        <w:fldChar w:fldCharType="separate"/>
      </w:r>
      <w:r w:rsidR="00A254E1">
        <w:rPr>
          <w:noProof/>
        </w:rPr>
        <w:t>[56]</w:t>
      </w:r>
      <w:r w:rsidR="00D674AC">
        <w:fldChar w:fldCharType="end"/>
      </w:r>
    </w:p>
    <w:p w14:paraId="23A47202" w14:textId="615E596D" w:rsidR="00DB562A" w:rsidRDefault="00124960" w:rsidP="00F17BF7">
      <w:r>
        <w:t xml:space="preserve">An </w:t>
      </w:r>
      <w:r w:rsidR="00DB562A">
        <w:t xml:space="preserve">iterative process of model refinement and validation will </w:t>
      </w:r>
      <w:r>
        <w:t xml:space="preserve">ensure the ongoing relevance of our model and </w:t>
      </w:r>
      <w:r w:rsidR="00DB562A">
        <w:t>enable us to continually improve the model's performance and maintain its applicability to the evolving urban heat-health landscape</w:t>
      </w:r>
      <w:r>
        <w:t xml:space="preserve"> </w:t>
      </w:r>
      <w:r w:rsidR="00401631">
        <w:fldChar w:fldCharType="begin"/>
      </w:r>
      <w:r w:rsidR="00A254E1">
        <w:instrText xml:space="preserve"> ADDIN EN.CITE &lt;EndNote&gt;&lt;Cite&gt;&lt;Author&gt;Lin&lt;/Author&gt;&lt;Year&gt;2015&lt;/Year&gt;&lt;RecNum&gt;525&lt;/RecNum&gt;&lt;DisplayText&gt;[57]&lt;/DisplayText&gt;&lt;record&gt;&lt;rec-number&gt;525&lt;/rec-number&gt;&lt;foreign-keys&gt;&lt;key app="EN" db-id="5szwxp0er2sa0tevxamvt5a9wdes925002ws" timestamp="1682089294"&gt;525&lt;/key&gt;&lt;/foreign-keys&gt;&lt;ref-type name="Journal Article"&gt;17&lt;/ref-type&gt;&lt;contributors&gt;&lt;authors&gt;&lt;author&gt;Lin, Chuan-Yao&lt;/author&gt;&lt;author&gt;Su, Chiung-Jui&lt;/author&gt;&lt;author&gt;Kusaka, Hiroyuki&lt;/author&gt;&lt;author&gt;Akimoto, Yuko&lt;/author&gt;&lt;author&gt;Sheng, Yang-Fan&lt;/author&gt;&lt;author&gt;Huang, J. C.&lt;/author&gt;&lt;author&gt;Hsu, Huang‐Hsiung&lt;/author&gt;&lt;/authors&gt;&lt;/contributors&gt;&lt;titles&gt;&lt;title&gt;Impact of an improved WRF urban canopy model on diurnal air temperature simulation over northern Taiwan&lt;/title&gt;&lt;secondary-title&gt;Atmospheric Chemistry and Physics&lt;/secondary-title&gt;&lt;/titles&gt;&lt;periodical&gt;&lt;full-title&gt;Atmospheric Chemistry and Physics&lt;/full-title&gt;&lt;/periodical&gt;&lt;pages&gt;1809-1822&lt;/pages&gt;&lt;volume&gt;16&lt;/volume&gt;&lt;dates&gt;&lt;year&gt;2015&lt;/year&gt;&lt;/dates&gt;&lt;urls&gt;&lt;/urls&gt;&lt;/record&gt;&lt;/Cite&gt;&lt;/EndNote&gt;</w:instrText>
      </w:r>
      <w:r w:rsidR="00401631">
        <w:fldChar w:fldCharType="separate"/>
      </w:r>
      <w:r w:rsidR="00A254E1">
        <w:rPr>
          <w:noProof/>
        </w:rPr>
        <w:t>[57]</w:t>
      </w:r>
      <w:r w:rsidR="00401631">
        <w:fldChar w:fldCharType="end"/>
      </w:r>
      <w:r w:rsidR="00DB562A">
        <w:t>.</w:t>
      </w:r>
    </w:p>
    <w:p w14:paraId="4B21E4BD" w14:textId="77777777" w:rsidR="00200B35" w:rsidRDefault="00200B35" w:rsidP="00F17BF7"/>
    <w:p w14:paraId="76B67164" w14:textId="407CE372" w:rsidR="00DB562A" w:rsidRDefault="308647C2" w:rsidP="00C51A3E">
      <w:pPr>
        <w:pStyle w:val="Style1"/>
      </w:pPr>
      <w:r>
        <w:t xml:space="preserve">Sample size considerations for health </w:t>
      </w:r>
      <w:proofErr w:type="gramStart"/>
      <w:r w:rsidR="0071590E">
        <w:t>datasets</w:t>
      </w:r>
      <w:proofErr w:type="gramEnd"/>
    </w:p>
    <w:p w14:paraId="21C61632" w14:textId="70BFDBD4" w:rsidR="00DB562A" w:rsidRDefault="008C3F5F" w:rsidP="00F17BF7">
      <w:r w:rsidRPr="008C3F5F">
        <w:t xml:space="preserve">To ensure our models' robustness and accuracy, a comprehensive, four-step approach </w:t>
      </w:r>
      <w:r w:rsidR="0037798C">
        <w:t xml:space="preserve">will </w:t>
      </w:r>
      <w:r w:rsidRPr="008C3F5F">
        <w:t>determin</w:t>
      </w:r>
      <w:r w:rsidR="0037798C">
        <w:t>e</w:t>
      </w:r>
      <w:r w:rsidRPr="008C3F5F">
        <w:t xml:space="preserve"> the required sample size for our health datasets. </w:t>
      </w:r>
      <w:r w:rsidR="0068732C">
        <w:t xml:space="preserve">Based on </w:t>
      </w:r>
      <w:r w:rsidR="0037798C">
        <w:t xml:space="preserve">documented </w:t>
      </w:r>
      <w:r w:rsidR="0068732C">
        <w:t xml:space="preserve">best practices </w:t>
      </w:r>
      <w:r w:rsidR="0037798C">
        <w:t xml:space="preserve">(see </w:t>
      </w:r>
      <w:r w:rsidR="0068732C">
        <w:t>Riley et al. in BMJ (2020)</w:t>
      </w:r>
      <w:r w:rsidR="0037798C">
        <w:t>)</w:t>
      </w:r>
      <w:r w:rsidR="0068732C">
        <w:t>, this approach</w:t>
      </w:r>
      <w:r w:rsidRPr="008C3F5F">
        <w:t xml:space="preserve"> will consider factors like the number of predictor parameters, event prevalence, anticipated model performance, and overfitting prevention strategies. Our methodology is adaptable to various outcome types, including continuous, binary, and time-to-event data, ensuring our predictive models are statistically robust and clinically relevant. By rigorously applying this tailored procedure to health data, we aim to build models that accurately capture the </w:t>
      </w:r>
      <w:r w:rsidR="0068732C">
        <w:t>target populations' heat-health dynamics and risk profile</w:t>
      </w:r>
      <w:r w:rsidRPr="008C3F5F">
        <w:t>s</w:t>
      </w:r>
      <w:r w:rsidR="00815192" w:rsidRPr="00815192">
        <w:t>​</w:t>
      </w:r>
      <w:r w:rsidR="00815192">
        <w:t>.</w:t>
      </w:r>
      <w:r w:rsidR="00797944">
        <w:fldChar w:fldCharType="begin"/>
      </w:r>
      <w:r w:rsidR="00A254E1">
        <w:instrText xml:space="preserve"> ADDIN EN.CITE &lt;EndNote&gt;&lt;Cite&gt;&lt;Author&gt;Richard&lt;/Author&gt;&lt;Year&gt;2020&lt;/Year&gt;&lt;RecNum&gt;808&lt;/RecNum&gt;&lt;DisplayText&gt;[58]&lt;/DisplayText&gt;&lt;record&gt;&lt;rec-number&gt;808&lt;/rec-number&gt;&lt;foreign-keys&gt;&lt;key app="EN" db-id="5szwxp0er2sa0tevxamvt5a9wdes925002ws" timestamp="1709754891"&gt;808&lt;/key&gt;&lt;/foreign-keys&gt;&lt;ref-type name="Journal Article"&gt;17&lt;/ref-type&gt;&lt;contributors&gt;&lt;authors&gt;&lt;author&gt;Richard, D. Riley&lt;/author&gt;&lt;author&gt;Joie, Ensor&lt;/author&gt;&lt;author&gt;Kym, I. E. Snell&lt;/author&gt;&lt;author&gt;Frank E Harrell,, Jr.&lt;/author&gt;&lt;author&gt;Glen, P. Martin&lt;/author&gt;&lt;author&gt;Johannes, B. Reitsma&lt;/author&gt;&lt;author&gt;Karel, G. M. Moons&lt;/author&gt;&lt;author&gt;Gary, Collins&lt;/author&gt;&lt;author&gt;Maarten van, Smeden&lt;/author&gt;&lt;/authors&gt;&lt;/contributors&gt;&lt;titles&gt;&lt;title&gt;Calculating the sample size required for developing a clinical prediction model&lt;/title&gt;&lt;secondary-title&gt;BMJ&lt;/secondary-title&gt;&lt;/titles&gt;&lt;periodical&gt;&lt;full-title&gt;bmj&lt;/full-title&gt;&lt;/periodical&gt;&lt;pages&gt;m441&lt;/pages&gt;&lt;volume&gt;368&lt;/volume&gt;&lt;dates&gt;&lt;year&gt;2020&lt;/year&gt;&lt;/dates&gt;&lt;urls&gt;&lt;related-urls&gt;&lt;url&gt;http://www.bmj.com/content/368/bmj.m441.abstract&lt;/url&gt;&lt;/related-urls&gt;&lt;/urls&gt;&lt;electronic-resource-num&gt;10.1136/bmj.m441&lt;/electronic-resource-num&gt;&lt;/record&gt;&lt;/Cite&gt;&lt;/EndNote&gt;</w:instrText>
      </w:r>
      <w:r w:rsidR="00797944">
        <w:fldChar w:fldCharType="separate"/>
      </w:r>
      <w:r w:rsidR="00A254E1">
        <w:rPr>
          <w:noProof/>
        </w:rPr>
        <w:t>[58]</w:t>
      </w:r>
      <w:r w:rsidR="00797944">
        <w:fldChar w:fldCharType="end"/>
      </w:r>
    </w:p>
    <w:p w14:paraId="450712D3" w14:textId="0225FBCB" w:rsidR="0068732C" w:rsidRDefault="0068732C" w:rsidP="00A254E1">
      <w:pPr>
        <w:pStyle w:val="Caption"/>
        <w:keepNext/>
      </w:pPr>
      <w:r>
        <w:lastRenderedPageBreak/>
        <w:t xml:space="preserve">Figure </w:t>
      </w:r>
      <w:r w:rsidR="00C62D37">
        <w:t>2</w:t>
      </w:r>
      <w:r>
        <w:t>:</w:t>
      </w:r>
      <w:r w:rsidRPr="00A32205">
        <w:t xml:space="preserve"> Methodology to create a spatially and demographically stratified heat-health outcome forecast model</w:t>
      </w:r>
    </w:p>
    <w:p w14:paraId="1B18B867" w14:textId="48FA6ED8" w:rsidR="002205B1" w:rsidRDefault="00C12F6B" w:rsidP="00F17BF7">
      <w:pPr>
        <w:spacing w:after="0" w:line="240" w:lineRule="auto"/>
      </w:pPr>
      <w:r>
        <w:rPr>
          <w:noProof/>
        </w:rPr>
        <w:drawing>
          <wp:inline distT="0" distB="0" distL="0" distR="0" wp14:anchorId="61BF435D" wp14:editId="4F25B690">
            <wp:extent cx="5731510" cy="3267075"/>
            <wp:effectExtent l="0" t="0" r="2540" b="9525"/>
            <wp:docPr id="1568642317"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642317" name="Picture 1" descr="A picture containing text, screenshot, font, 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3267075"/>
                    </a:xfrm>
                    <a:prstGeom prst="rect">
                      <a:avLst/>
                    </a:prstGeom>
                  </pic:spPr>
                </pic:pic>
              </a:graphicData>
            </a:graphic>
          </wp:inline>
        </w:drawing>
      </w:r>
    </w:p>
    <w:p w14:paraId="1E670084" w14:textId="77777777" w:rsidR="002205B1" w:rsidRDefault="002205B1" w:rsidP="00F17BF7">
      <w:pPr>
        <w:spacing w:after="0" w:line="240" w:lineRule="auto"/>
      </w:pPr>
    </w:p>
    <w:p w14:paraId="708B8B29" w14:textId="6551C457" w:rsidR="002205B1" w:rsidRDefault="002205B1" w:rsidP="00F17BF7">
      <w:pPr>
        <w:spacing w:after="0" w:line="240" w:lineRule="auto"/>
      </w:pPr>
    </w:p>
    <w:p w14:paraId="259D3D47" w14:textId="047A3718" w:rsidR="00EC6C07" w:rsidRDefault="0037798C" w:rsidP="00C51A3E">
      <w:pPr>
        <w:pStyle w:val="Style1"/>
      </w:pPr>
      <w:bookmarkStart w:id="2" w:name="_heading=h.30j0zll"/>
      <w:bookmarkEnd w:id="2"/>
      <w:r>
        <w:t xml:space="preserve">Objective Three: </w:t>
      </w:r>
      <w:r w:rsidR="40B171D2">
        <w:t xml:space="preserve">Develop an Early Warning System reflective of geospatial and individualised risk </w:t>
      </w:r>
      <w:proofErr w:type="gramStart"/>
      <w:r w:rsidR="40B171D2">
        <w:t>profiles</w:t>
      </w:r>
      <w:proofErr w:type="gramEnd"/>
    </w:p>
    <w:p w14:paraId="640322DC" w14:textId="7AC224F9" w:rsidR="00F50D2B" w:rsidRPr="00F50D2B" w:rsidRDefault="0037798C" w:rsidP="00F17BF7">
      <w:pPr>
        <w:spacing w:before="280" w:after="280" w:line="240" w:lineRule="auto"/>
      </w:pPr>
      <w:r>
        <w:t>The</w:t>
      </w:r>
      <w:r w:rsidR="008C3F5F" w:rsidRPr="008C3F5F">
        <w:t xml:space="preserve"> third objective is to develop an Early Warning System (EWS) that integrates geospatial and individuali</w:t>
      </w:r>
      <w:r w:rsidR="00905781">
        <w:t>s</w:t>
      </w:r>
      <w:r w:rsidR="008C3F5F" w:rsidRPr="008C3F5F">
        <w:t xml:space="preserve">ed risk profiles of heat-related health impacts in Abidjan and Johannesburg, as depicted in </w:t>
      </w:r>
      <w:r w:rsidR="00BD3D55">
        <w:t>F</w:t>
      </w:r>
      <w:r w:rsidR="008C3F5F" w:rsidRPr="008C3F5F">
        <w:t xml:space="preserve">igure </w:t>
      </w:r>
      <w:r w:rsidR="00BD3D55">
        <w:t>2</w:t>
      </w:r>
      <w:r w:rsidR="008C3F5F" w:rsidRPr="008C3F5F">
        <w:t xml:space="preserve">. The EWS aims to provide actionable insights to stakeholders, including community health workers, clinic managers, urban planners, and at-risk individuals. It combines high-resolution heat hazard maps and a forecast model to generate alerts for areas with predicted adverse heat-health outcomes. This involves </w:t>
      </w:r>
      <w:r w:rsidR="00FD33EE">
        <w:t>refinin</w:t>
      </w:r>
      <w:r w:rsidR="00E72BB9">
        <w:t>g</w:t>
      </w:r>
      <w:r w:rsidR="008C3F5F" w:rsidRPr="008C3F5F">
        <w:t xml:space="preserve"> the forecast model, merging it</w:t>
      </w:r>
      <w:r w:rsidR="00A639C9">
        <w:t xml:space="preserve"> spatially</w:t>
      </w:r>
      <w:r w:rsidR="008C3F5F" w:rsidRPr="008C3F5F">
        <w:t xml:space="preserve"> with heat hazard maps, and generating timely alerts. The EWS also incorporates heat hazard predictions for proactive risk management, offering tailored guidance for at-risk individuals on hydration and activity scheduling. Inspired by the Ahmedabad Heat Action Plan, our system emphasi</w:t>
      </w:r>
      <w:r w:rsidR="00905781">
        <w:t>s</w:t>
      </w:r>
      <w:r w:rsidR="008C3F5F" w:rsidRPr="008C3F5F">
        <w:t>es inter-agency coordination and community outreach for effective heat risk mitigation</w:t>
      </w:r>
      <w:r>
        <w:t xml:space="preserve"> </w:t>
      </w:r>
      <w:r w:rsidR="00185344">
        <w:fldChar w:fldCharType="begin"/>
      </w:r>
      <w:r w:rsidR="00A254E1">
        <w:instrText xml:space="preserve"> ADDIN EN.CITE &lt;EndNote&gt;&lt;Cite&gt;&lt;Author&gt;Jaiswal&lt;/Author&gt;&lt;Year&gt;2018&lt;/Year&gt;&lt;RecNum&gt;806&lt;/RecNum&gt;&lt;DisplayText&gt;[59]&lt;/DisplayText&gt;&lt;record&gt;&lt;rec-number&gt;806&lt;/rec-number&gt;&lt;foreign-keys&gt;&lt;key app="EN" db-id="5szwxp0er2sa0tevxamvt5a9wdes925002ws" timestamp="1709638855"&gt;806&lt;/key&gt;&lt;/foreign-keys&gt;&lt;ref-type name="Generic"&gt;13&lt;/ref-type&gt;&lt;contributors&gt;&lt;authors&gt;&lt;author&gt;Jaiswal, A.&lt;/author&gt;&lt;author&gt;Sarkar, S.&lt;/author&gt;&lt;/authors&gt;&lt;/contributors&gt;&lt;titles&gt;&lt;title&gt;Climate Leadership: Ahmedabad’s 6th Heat Action Plan&lt;/title&gt;&lt;/titles&gt;&lt;dates&gt;&lt;year&gt;2018&lt;/year&gt;&lt;/dates&gt;&lt;publisher&gt;NRDC&lt;/publisher&gt;&lt;urls&gt;&lt;related-urls&gt;&lt;url&gt;https://www.nrdc.org/bio/anjali-jaiswal/climate-leadership-ahmedabads-6th-heat-action-plan&lt;/url&gt;&lt;/related-urls&gt;&lt;/urls&gt;&lt;/record&gt;&lt;/Cite&gt;&lt;/EndNote&gt;</w:instrText>
      </w:r>
      <w:r w:rsidR="00185344">
        <w:fldChar w:fldCharType="separate"/>
      </w:r>
      <w:r w:rsidR="00A254E1">
        <w:rPr>
          <w:noProof/>
        </w:rPr>
        <w:t>[59]</w:t>
      </w:r>
      <w:r w:rsidR="00185344">
        <w:fldChar w:fldCharType="end"/>
      </w:r>
      <w:r w:rsidR="00D9194A">
        <w:t>.</w:t>
      </w:r>
    </w:p>
    <w:p w14:paraId="4BAE0B32" w14:textId="2FAFE2E6" w:rsidR="00F50D2B" w:rsidRDefault="00F50D2B" w:rsidP="00F17BF7">
      <w:pPr>
        <w:spacing w:before="280" w:after="280" w:line="240" w:lineRule="auto"/>
      </w:pPr>
      <w:r w:rsidRPr="00F50D2B">
        <w:t>While our EWS aims to provide advanced warnings, we acknowledge the challenges of long-term forecasting. The accuracy of predictions depends on data reliability, model complexity, and weather variability. Continuous model refinement is essential for improving predictive capabilities</w:t>
      </w:r>
      <w:r>
        <w:t>.</w:t>
      </w:r>
    </w:p>
    <w:p w14:paraId="19993B89" w14:textId="77777777" w:rsidR="00FA79B6" w:rsidRDefault="40B171D2" w:rsidP="00C51A3E">
      <w:pPr>
        <w:pStyle w:val="Style1"/>
      </w:pPr>
      <w:r>
        <w:t>Patient and Public Involvement Statement</w:t>
      </w:r>
    </w:p>
    <w:p w14:paraId="268DB4BD" w14:textId="54AC9C43" w:rsidR="00FA79B6" w:rsidRDefault="0037798C" w:rsidP="00F17BF7">
      <w:r>
        <w:t>P</w:t>
      </w:r>
      <w:r w:rsidR="00A667D5" w:rsidRPr="00FA79B6">
        <w:t xml:space="preserve">ublic </w:t>
      </w:r>
      <w:r w:rsidR="00FA79B6" w:rsidRPr="00FA79B6">
        <w:t xml:space="preserve">and </w:t>
      </w:r>
      <w:proofErr w:type="gramStart"/>
      <w:r w:rsidR="00FA79B6" w:rsidRPr="00FA79B6">
        <w:t>patients</w:t>
      </w:r>
      <w:proofErr w:type="gramEnd"/>
      <w:r w:rsidR="00FA79B6" w:rsidRPr="00FA79B6">
        <w:t xml:space="preserve"> </w:t>
      </w:r>
      <w:r>
        <w:t>input is</w:t>
      </w:r>
      <w:r w:rsidR="00FA79B6" w:rsidRPr="00FA79B6">
        <w:t xml:space="preserve"> integral to our study, </w:t>
      </w:r>
      <w:r>
        <w:t xml:space="preserve">especially </w:t>
      </w:r>
      <w:r w:rsidR="00FA79B6" w:rsidRPr="00FA79B6">
        <w:t xml:space="preserve">informing our Early Warning System design. </w:t>
      </w:r>
      <w:r>
        <w:t xml:space="preserve">This </w:t>
      </w:r>
      <w:proofErr w:type="gramStart"/>
      <w:r>
        <w:t>input</w:t>
      </w:r>
      <w:proofErr w:type="gramEnd"/>
      <w:r>
        <w:t xml:space="preserve"> </w:t>
      </w:r>
      <w:r w:rsidR="00FA79B6" w:rsidRPr="00FA79B6">
        <w:t>guide risk mitigation strategies and the development of user-friendly, actionable digital tools.</w:t>
      </w:r>
    </w:p>
    <w:p w14:paraId="31F37147" w14:textId="0F6A87BA" w:rsidR="00EA18A5" w:rsidRPr="00F50D2B" w:rsidRDefault="006F71E3" w:rsidP="00C51A3E">
      <w:pPr>
        <w:pStyle w:val="Style1"/>
      </w:pPr>
      <w:r w:rsidRPr="00F50D2B">
        <w:t>Project timeline</w:t>
      </w:r>
    </w:p>
    <w:p w14:paraId="1C9CCDA5" w14:textId="6396F9A1" w:rsidR="00EA18A5" w:rsidRDefault="00EA18A5" w:rsidP="00EA18A5">
      <w:r>
        <w:t>The project is funded to run from 2022- 2026.</w:t>
      </w:r>
    </w:p>
    <w:p w14:paraId="79114589" w14:textId="77777777" w:rsidR="00462C6E" w:rsidRDefault="00462C6E" w:rsidP="00FA79B6"/>
    <w:p w14:paraId="3A5328E0" w14:textId="20E45C13" w:rsidR="002205B1" w:rsidRDefault="40B171D2" w:rsidP="002A2960">
      <w:pPr>
        <w:pStyle w:val="Heading1"/>
      </w:pPr>
      <w:bookmarkStart w:id="3" w:name="_heading=h.1fob9te"/>
      <w:bookmarkEnd w:id="3"/>
      <w:r>
        <w:t>Ethical approval and protection of human subjects</w:t>
      </w:r>
    </w:p>
    <w:p w14:paraId="7B610CE0" w14:textId="0EA08AEE" w:rsidR="009D4915" w:rsidRPr="009D4915" w:rsidRDefault="009D4915" w:rsidP="009D4915">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w:t>
      </w:r>
      <w:proofErr w:type="spellStart"/>
      <w:r w:rsidRPr="009D4915">
        <w:rPr>
          <w:rFonts w:eastAsia="Calibri"/>
        </w:rPr>
        <w:t>kp</w:t>
      </w:r>
      <w:proofErr w:type="spellEnd"/>
      <w:r w:rsidRPr="009D4915">
        <w:rPr>
          <w:rFonts w:eastAsia="Calibri"/>
        </w:rPr>
        <w:t>)</w:t>
      </w:r>
      <w:r w:rsidR="00EF3A00" w:rsidRPr="00EF3A00">
        <w:rPr>
          <w:rFonts w:eastAsia="Calibri"/>
        </w:rPr>
        <w:t xml:space="preserve"> </w:t>
      </w:r>
      <w:r w:rsidR="00EF3A00">
        <w:rPr>
          <w:rFonts w:eastAsia="Calibri"/>
        </w:rPr>
        <w:t>and will follow the</w:t>
      </w:r>
      <w:r w:rsidR="0037798C">
        <w:t xml:space="preserve"> </w:t>
      </w:r>
      <w:r w:rsidR="00EF3A00">
        <w:t>United States Department of Health and Human Services regulations for the protection of human subjects in research (45 CFR 46)</w:t>
      </w:r>
      <w:r w:rsidR="00EF3A00" w:rsidRPr="00E21350">
        <w:t>.</w:t>
      </w:r>
      <w:r w:rsidRPr="009D4915">
        <w:rPr>
          <w:rFonts w:eastAsia="Calibri"/>
        </w:rPr>
        <w:t xml:space="preserve"> </w:t>
      </w:r>
      <w:r w:rsidR="006426A0">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5BA54F7A" w14:textId="25421A5D" w:rsidR="009D4915" w:rsidRPr="009D4915" w:rsidRDefault="009D4915" w:rsidP="009D4915">
      <w:pPr>
        <w:spacing w:before="120" w:after="120" w:line="240" w:lineRule="auto"/>
        <w:rPr>
          <w:rFonts w:eastAsia="Calibri"/>
        </w:rPr>
      </w:pPr>
      <w:r w:rsidRPr="009D4915">
        <w:rPr>
          <w:rFonts w:eastAsia="Calibri"/>
        </w:rPr>
        <w:t xml:space="preserve">Regarding informed consent for secondary data usage, we will critically examine the consent procedures </w:t>
      </w:r>
      <w:r w:rsidR="0037798C">
        <w:rPr>
          <w:rFonts w:eastAsia="Calibri"/>
        </w:rPr>
        <w:t xml:space="preserve">intended </w:t>
      </w:r>
      <w:r w:rsidR="00723D60">
        <w:rPr>
          <w:rFonts w:eastAsia="Calibri"/>
        </w:rPr>
        <w:t>for the original study</w:t>
      </w:r>
      <w:r w:rsidRPr="009D4915">
        <w:rPr>
          <w:rFonts w:eastAsia="Calibri"/>
        </w:rPr>
        <w:t xml:space="preserve">. If a participant has previously provided "broad consent", permitting the use of their data in future research </w:t>
      </w:r>
      <w:r w:rsidR="00CA5B33">
        <w:rPr>
          <w:rFonts w:eastAsia="Calibri"/>
        </w:rPr>
        <w:t>endeavours</w:t>
      </w:r>
      <w:r w:rsidRPr="009D4915">
        <w:rPr>
          <w:rFonts w:eastAsia="Calibri"/>
        </w:rPr>
        <w:t xml:space="preserve">, we can </w:t>
      </w:r>
      <w:r w:rsidR="006426A0">
        <w:rPr>
          <w:rFonts w:eastAsia="Calibri"/>
        </w:rPr>
        <w:t>share</w:t>
      </w:r>
      <w:r w:rsidRPr="009D4915">
        <w:rPr>
          <w:rFonts w:eastAsia="Calibri"/>
        </w:rPr>
        <w:t xml:space="preserve"> their data without additional ethical approvals. </w:t>
      </w:r>
      <w:r w:rsidR="0037798C">
        <w:rPr>
          <w:rFonts w:eastAsia="Calibri"/>
        </w:rPr>
        <w:t xml:space="preserve">For </w:t>
      </w:r>
      <w:r w:rsidR="006426A0">
        <w:rPr>
          <w:rFonts w:eastAsia="Calibri"/>
        </w:rPr>
        <w:t>participants who have granted "narrow consent, " which restricts data sharing beyond the original study purpose</w:t>
      </w:r>
      <w:r w:rsidR="00124960">
        <w:rPr>
          <w:rFonts w:eastAsia="Calibri"/>
        </w:rPr>
        <w:t xml:space="preserve"> careful deliberation is required</w:t>
      </w:r>
      <w:r w:rsidRPr="009D4915">
        <w:rPr>
          <w:rFonts w:eastAsia="Calibri"/>
        </w:rPr>
        <w:t>. If obtaining renewed consent is unfeasible or involves a disproportionate effort, we will seek an informed consent waiver from the appropriate ethics committee.</w:t>
      </w:r>
    </w:p>
    <w:p w14:paraId="07A5DF63" w14:textId="7E3B98F9" w:rsidR="009D4915" w:rsidRPr="009D4915" w:rsidRDefault="00124960" w:rsidP="009D4915">
      <w:pPr>
        <w:spacing w:before="120" w:after="120" w:line="240" w:lineRule="auto"/>
        <w:rPr>
          <w:rFonts w:eastAsia="Calibri"/>
        </w:rPr>
      </w:pPr>
      <w:proofErr w:type="gramStart"/>
      <w:r>
        <w:rPr>
          <w:rFonts w:eastAsia="Calibri"/>
        </w:rPr>
        <w:t>In order to</w:t>
      </w:r>
      <w:proofErr w:type="gramEnd"/>
      <w:r>
        <w:rPr>
          <w:rFonts w:eastAsia="Calibri"/>
        </w:rPr>
        <w:t xml:space="preserve"> </w:t>
      </w:r>
      <w:r w:rsidR="006426A0">
        <w:rPr>
          <w:rFonts w:eastAsia="Calibri"/>
        </w:rPr>
        <w:t>protect</w:t>
      </w:r>
      <w:r w:rsidR="009D4915" w:rsidRPr="009D4915">
        <w:rPr>
          <w:rFonts w:eastAsia="Calibri"/>
        </w:rPr>
        <w:t xml:space="preserve"> potentially identifiable information</w:t>
      </w:r>
      <w:r>
        <w:rPr>
          <w:rFonts w:eastAsia="Calibri"/>
        </w:rPr>
        <w:t xml:space="preserve"> and </w:t>
      </w:r>
      <w:r w:rsidR="00CA5B33">
        <w:rPr>
          <w:rFonts w:eastAsia="Calibri"/>
        </w:rPr>
        <w:t>minimising</w:t>
      </w:r>
      <w:r w:rsidR="009D4915" w:rsidRPr="009D4915">
        <w:rPr>
          <w:rFonts w:eastAsia="Calibri"/>
        </w:rPr>
        <w:t xml:space="preserve"> privacy risks</w:t>
      </w:r>
      <w:r>
        <w:rPr>
          <w:rFonts w:eastAsia="Calibri"/>
        </w:rPr>
        <w:t xml:space="preserve"> (such as </w:t>
      </w:r>
      <w:r w:rsidRPr="009D4915">
        <w:rPr>
          <w:rFonts w:eastAsia="Calibri"/>
        </w:rPr>
        <w:t>indirect identifiers like geographical data</w:t>
      </w:r>
      <w:r>
        <w:rPr>
          <w:rFonts w:eastAsia="Calibri"/>
        </w:rPr>
        <w:t xml:space="preserve"> in the </w:t>
      </w:r>
      <w:proofErr w:type="spellStart"/>
      <w:r>
        <w:rPr>
          <w:rFonts w:eastAsia="Calibri"/>
        </w:rPr>
        <w:t>collleacted</w:t>
      </w:r>
      <w:proofErr w:type="spellEnd"/>
      <w:r>
        <w:rPr>
          <w:rFonts w:eastAsia="Calibri"/>
        </w:rPr>
        <w:t xml:space="preserve"> data) </w:t>
      </w:r>
      <w:r w:rsidR="009D4915" w:rsidRPr="009D4915">
        <w:rPr>
          <w:rFonts w:eastAsia="Calibri"/>
        </w:rPr>
        <w:t>we will employ several protective measures</w:t>
      </w:r>
      <w:r>
        <w:rPr>
          <w:rFonts w:eastAsia="Calibri"/>
        </w:rPr>
        <w:t xml:space="preserve"> including the restriction of identifiable data and no use of real names or other identifying factors. Data will be </w:t>
      </w:r>
      <w:r w:rsidR="009D4915" w:rsidRPr="009D4915">
        <w:rPr>
          <w:rFonts w:eastAsia="Calibri"/>
        </w:rPr>
        <w:t>store</w:t>
      </w:r>
      <w:r>
        <w:rPr>
          <w:rFonts w:eastAsia="Calibri"/>
        </w:rPr>
        <w:t>d</w:t>
      </w:r>
      <w:r w:rsidR="009D4915" w:rsidRPr="009D4915">
        <w:rPr>
          <w:rFonts w:eastAsia="Calibri"/>
        </w:rPr>
        <w:t xml:space="preserve"> in a password-protected server with limited access. Additionally, follow</w:t>
      </w:r>
      <w:r>
        <w:rPr>
          <w:rFonts w:eastAsia="Calibri"/>
        </w:rPr>
        <w:t>ing</w:t>
      </w:r>
      <w:r w:rsidR="009D4915" w:rsidRPr="009D4915">
        <w:rPr>
          <w:rFonts w:eastAsia="Calibri"/>
        </w:rPr>
        <w:t xml:space="preserve"> data </w:t>
      </w:r>
      <w:r w:rsidR="00CA5B33">
        <w:rPr>
          <w:rFonts w:eastAsia="Calibri"/>
        </w:rPr>
        <w:t>minimisation</w:t>
      </w:r>
      <w:r w:rsidR="009D4915" w:rsidRPr="009D4915">
        <w:rPr>
          <w:rFonts w:eastAsia="Calibri"/>
        </w:rPr>
        <w:t xml:space="preserve"> principles, </w:t>
      </w:r>
      <w:r>
        <w:rPr>
          <w:rFonts w:eastAsia="Calibri"/>
        </w:rPr>
        <w:t xml:space="preserve">we will </w:t>
      </w:r>
      <w:r w:rsidR="009D4915" w:rsidRPr="009D4915">
        <w:rPr>
          <w:rFonts w:eastAsia="Calibri"/>
        </w:rPr>
        <w:t xml:space="preserve">retain only the data essential for achieving our study objectives. When applicable, we will </w:t>
      </w:r>
      <w:r w:rsidR="00CA5B33">
        <w:rPr>
          <w:rFonts w:eastAsia="Calibri"/>
        </w:rPr>
        <w:t>anonymise</w:t>
      </w:r>
      <w:r w:rsidR="009D4915" w:rsidRPr="009D4915">
        <w:rPr>
          <w:rFonts w:eastAsia="Calibri"/>
        </w:rPr>
        <w:t xml:space="preserve"> data through geographical aggregation and jittering, especially when home addresses are used.</w:t>
      </w:r>
    </w:p>
    <w:p w14:paraId="729D7A7D" w14:textId="04130786" w:rsidR="00FF56CE" w:rsidRPr="0030581E" w:rsidRDefault="009D4915" w:rsidP="00C83422">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sidR="006426A0">
        <w:rPr>
          <w:rFonts w:eastAsia="Calibri"/>
        </w:rPr>
        <w:t>,</w:t>
      </w:r>
      <w:r w:rsidRPr="009D4915">
        <w:rPr>
          <w:rFonts w:eastAsia="Calibri"/>
        </w:rPr>
        <w:t xml:space="preserve"> therefore</w:t>
      </w:r>
      <w:r w:rsidR="006426A0">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00662A85" w:rsidRPr="00B53D3E">
        <w:t xml:space="preserve"> </w:t>
      </w:r>
    </w:p>
    <w:p w14:paraId="58D3C4B2" w14:textId="77777777" w:rsidR="002205B1" w:rsidRDefault="008B2DB9" w:rsidP="008E3026">
      <w:pPr>
        <w:pStyle w:val="Heading1"/>
      </w:pPr>
      <w:r>
        <w:t>Study oversight</w:t>
      </w:r>
    </w:p>
    <w:p w14:paraId="4F2DB3C2" w14:textId="32D9DF86" w:rsidR="002205B1" w:rsidRDefault="008B2DB9">
      <w:r>
        <w:t xml:space="preserve">Prof. Chersich, Prof. Luchters, and the Hub Administrator direct the </w:t>
      </w:r>
      <w:r w:rsidR="00E93C51">
        <w:t>HE</w:t>
      </w:r>
      <w:r w:rsidR="009619BE" w:rsidRPr="00A05FB2">
        <w:rPr>
          <w:vertAlign w:val="superscript"/>
        </w:rPr>
        <w:t>2</w:t>
      </w:r>
      <w:r w:rsidR="00E93C51">
        <w:t xml:space="preserve">AT </w:t>
      </w:r>
      <w:proofErr w:type="spellStart"/>
      <w:r w:rsidR="00E93C51">
        <w:t>Center</w:t>
      </w:r>
      <w:proofErr w:type="spellEnd"/>
      <w:r>
        <w:t xml:space="preserve">. Steering Committee members represent six </w:t>
      </w:r>
      <w:r w:rsidR="00E42CC1">
        <w:t>South, East, and West African institutes</w:t>
      </w:r>
      <w:r>
        <w:t xml:space="preserve">. This study is led by Prof. Cisse of Ivory Coast's </w:t>
      </w:r>
      <w:proofErr w:type="spellStart"/>
      <w:r>
        <w:t>Peleforo</w:t>
      </w:r>
      <w:proofErr w:type="spellEnd"/>
      <w:r>
        <w:t xml:space="preserve"> Gon Coulibaly University and co-led by </w:t>
      </w:r>
      <w:r w:rsidR="00CA5B33">
        <w:t>Dr</w:t>
      </w:r>
      <w:r>
        <w:t xml:space="preserve"> Christopher Jack of the University of Cape Town.</w:t>
      </w:r>
    </w:p>
    <w:p w14:paraId="2756042D" w14:textId="77777777" w:rsidR="002205B1" w:rsidRDefault="40B171D2" w:rsidP="008E3026">
      <w:pPr>
        <w:pStyle w:val="Heading1"/>
      </w:pPr>
      <w:r>
        <w:t>Dissemination</w:t>
      </w:r>
    </w:p>
    <w:p w14:paraId="7280BD2F" w14:textId="3A12704E" w:rsidR="00E96F48" w:rsidRPr="00E96F48" w:rsidRDefault="00E96F48" w:rsidP="00E96F48">
      <w:r w:rsidRPr="00E96F48">
        <w:t xml:space="preserve">To </w:t>
      </w:r>
      <w:r w:rsidR="003E7B60">
        <w:t>maximise</w:t>
      </w:r>
      <w:r w:rsidRPr="00E96F48">
        <w:t xml:space="preserve"> HE</w:t>
      </w:r>
      <w:r w:rsidRPr="00A05FB2">
        <w:rPr>
          <w:vertAlign w:val="superscript"/>
        </w:rPr>
        <w:t>2</w:t>
      </w:r>
      <w:r w:rsidRPr="00E96F48">
        <w:t xml:space="preserve">AT </w:t>
      </w:r>
      <w:proofErr w:type="spellStart"/>
      <w:r w:rsidRPr="00E96F48">
        <w:t>Center's</w:t>
      </w:r>
      <w:proofErr w:type="spellEnd"/>
      <w:r w:rsidRPr="00E96F48">
        <w:t xml:space="preserve"> effectiveness, prompt dissemination of research findings is crucial. We </w:t>
      </w:r>
      <w:r w:rsidR="006426A0">
        <w:t>devised a</w:t>
      </w:r>
      <w:r w:rsidRPr="00E96F48">
        <w:t xml:space="preserve"> strategy detailing publication types, authors, and release dates. Our findings will be shared with research and relevant </w:t>
      </w:r>
      <w:r w:rsidR="00D122CC">
        <w:t xml:space="preserve">working partners </w:t>
      </w:r>
      <w:r w:rsidRPr="00E96F48">
        <w:t>to inform various levels of activities and update recommendations as needed. Timely dissemination is vital to HE</w:t>
      </w:r>
      <w:r w:rsidRPr="00A05FB2">
        <w:rPr>
          <w:vertAlign w:val="superscript"/>
        </w:rPr>
        <w:t>2</w:t>
      </w:r>
      <w:r w:rsidRPr="00E96F48">
        <w:t xml:space="preserve">AT </w:t>
      </w:r>
      <w:proofErr w:type="spellStart"/>
      <w:r w:rsidRPr="00E96F48">
        <w:t>Center's</w:t>
      </w:r>
      <w:proofErr w:type="spellEnd"/>
      <w:r w:rsidRPr="00E96F48">
        <w:t xml:space="preserve"> success and mission.</w:t>
      </w:r>
    </w:p>
    <w:p w14:paraId="374575DF" w14:textId="454E5906" w:rsidR="002205B1" w:rsidRDefault="40B171D2" w:rsidP="008E3026">
      <w:pPr>
        <w:pStyle w:val="Heading1"/>
      </w:pPr>
      <w:r>
        <w:lastRenderedPageBreak/>
        <w:t>Study status</w:t>
      </w:r>
    </w:p>
    <w:p w14:paraId="7EC7C1CD" w14:textId="77777777" w:rsidR="002205B1" w:rsidRDefault="008B2DB9">
      <w:r>
        <w:t xml:space="preserve">Ongoing. </w:t>
      </w:r>
    </w:p>
    <w:p w14:paraId="3F127060" w14:textId="66B2152F" w:rsidR="00DB30C3" w:rsidRDefault="40B171D2" w:rsidP="008E3026">
      <w:pPr>
        <w:pStyle w:val="Heading1"/>
        <w:rPr>
          <w:b/>
        </w:rPr>
      </w:pPr>
      <w:r w:rsidRPr="40B171D2">
        <w:rPr>
          <w:rStyle w:val="Heading2Char"/>
        </w:rPr>
        <w:t>Author Contributions</w:t>
      </w:r>
      <w:r w:rsidRPr="40B171D2">
        <w:rPr>
          <w:b/>
          <w:bCs/>
        </w:rPr>
        <w:t>:</w:t>
      </w:r>
    </w:p>
    <w:p w14:paraId="5062D4DA" w14:textId="2B430CC1" w:rsidR="002205B1" w:rsidRDefault="008B2DB9">
      <w:pPr>
        <w:spacing w:before="280" w:after="280" w:line="240" w:lineRule="auto"/>
      </w:pPr>
      <w:r>
        <w:t>G</w:t>
      </w:r>
      <w:r w:rsidR="003A055C">
        <w:t>C</w:t>
      </w:r>
      <w:r>
        <w:t>, MC, C</w:t>
      </w:r>
      <w:r w:rsidR="003A055C">
        <w:t>J</w:t>
      </w:r>
      <w:r>
        <w:t>, and S</w:t>
      </w:r>
      <w:r w:rsidR="003A055C">
        <w:t>L</w:t>
      </w:r>
      <w:r>
        <w:t xml:space="preserve"> were involved in the conception and design of the research.</w:t>
      </w:r>
      <w:r w:rsidR="0075089A">
        <w:t xml:space="preserve"> </w:t>
      </w:r>
      <w:r w:rsidR="007C1175">
        <w:t>C</w:t>
      </w:r>
      <w:r w:rsidR="003A055C">
        <w:t>P</w:t>
      </w:r>
      <w:r>
        <w:t xml:space="preserve">, </w:t>
      </w:r>
      <w:proofErr w:type="gramStart"/>
      <w:r>
        <w:t>MC</w:t>
      </w:r>
      <w:proofErr w:type="gramEnd"/>
      <w:r w:rsidR="00D67A69">
        <w:t xml:space="preserve"> and GM</w:t>
      </w:r>
      <w:r>
        <w:t xml:space="preserve"> obtained ethics approval.</w:t>
      </w:r>
      <w:r w:rsidR="0075089A">
        <w:t xml:space="preserve"> </w:t>
      </w:r>
      <w:r w:rsidR="007C1175">
        <w:t>C</w:t>
      </w:r>
      <w:r w:rsidR="003A055C">
        <w:t>P</w:t>
      </w:r>
      <w:r>
        <w:t xml:space="preserve">, </w:t>
      </w:r>
      <w:proofErr w:type="gramStart"/>
      <w:r>
        <w:t>MC</w:t>
      </w:r>
      <w:proofErr w:type="gramEnd"/>
      <w:r>
        <w:t xml:space="preserve"> and S</w:t>
      </w:r>
      <w:r w:rsidR="003A055C">
        <w:t>L</w:t>
      </w:r>
      <w:r>
        <w:t xml:space="preserve"> prepared the figures.</w:t>
      </w:r>
      <w:r w:rsidR="0075089A">
        <w:t xml:space="preserve"> </w:t>
      </w:r>
      <w:r w:rsidR="007C1175">
        <w:t>C</w:t>
      </w:r>
      <w:r w:rsidR="003A055C">
        <w:t>P</w:t>
      </w:r>
      <w:r>
        <w:t>, C</w:t>
      </w:r>
      <w:r w:rsidR="003A055C">
        <w:t>J</w:t>
      </w:r>
      <w:r>
        <w:t xml:space="preserve"> drafted the manuscript. All authors</w:t>
      </w:r>
      <w:r w:rsidR="007448B9">
        <w:t xml:space="preserve"> were involved in </w:t>
      </w:r>
      <w:r w:rsidR="00887E8F">
        <w:t>design and discussion</w:t>
      </w:r>
      <w:r w:rsidR="000D7741">
        <w:t>s to</w:t>
      </w:r>
      <w:r w:rsidR="00887E8F">
        <w:t xml:space="preserve"> imp</w:t>
      </w:r>
      <w:r w:rsidR="00707F4C">
        <w:t>lement the protocol. All authors also</w:t>
      </w:r>
      <w:r>
        <w:t xml:space="preserve"> edited and revised the manuscript. All authors approved the final version of the manuscript.</w:t>
      </w:r>
    </w:p>
    <w:p w14:paraId="7A8C80F0" w14:textId="2482BE72" w:rsidR="002205B1" w:rsidRDefault="40B171D2" w:rsidP="008E3026">
      <w:pPr>
        <w:pStyle w:val="Heading1"/>
      </w:pPr>
      <w:r>
        <w:t xml:space="preserve">Funding statement: </w:t>
      </w:r>
    </w:p>
    <w:p w14:paraId="4D9BD005" w14:textId="3974543E" w:rsidR="00D5234A" w:rsidRPr="00D5234A" w:rsidRDefault="00D5234A">
      <w:pPr>
        <w:rPr>
          <w:lang w:val="en-US"/>
        </w:rPr>
      </w:pPr>
      <w:r w:rsidRPr="00D5234A">
        <w:rPr>
          <w:lang w:val="en-US"/>
        </w:rPr>
        <w:t>Research reported in this publication was supported by the Fogarty International Center and</w:t>
      </w:r>
      <w:r w:rsidR="000830DB">
        <w:rPr>
          <w:lang w:val="en-US"/>
        </w:rPr>
        <w:t>,</w:t>
      </w:r>
      <w:r w:rsidRPr="00D5234A">
        <w:rPr>
          <w:lang w:val="en-US"/>
        </w:rPr>
        <w:t xml:space="preserve"> National Institute of Environmental Health Sciences (NIEHS) and OD/Office of Strategic Coordination (OSC) of the National Institutes of Health under Award Number U54 TW 012083. The content is solely the authors' responsibility and does not necessarily represent the official views of the National Institutes of Health. </w:t>
      </w:r>
    </w:p>
    <w:p w14:paraId="345A1DE6" w14:textId="520D3533" w:rsidR="002205B1" w:rsidRDefault="40B171D2" w:rsidP="008E3026">
      <w:pPr>
        <w:pStyle w:val="Heading1"/>
      </w:pPr>
      <w:r>
        <w:t>Competing interests</w:t>
      </w:r>
    </w:p>
    <w:p w14:paraId="57A50D98" w14:textId="16CC0E72" w:rsidR="00730E54" w:rsidRPr="00730E54" w:rsidRDefault="00730E54" w:rsidP="00730E54">
      <w:r w:rsidRPr="00730E54">
        <w:t>The authors declare potential competing interests: M</w:t>
      </w:r>
      <w:r w:rsidR="003A055C">
        <w:t>F</w:t>
      </w:r>
      <w:r w:rsidRPr="00730E54">
        <w:t>, G</w:t>
      </w:r>
      <w:r w:rsidR="003A055C">
        <w:t>M</w:t>
      </w:r>
      <w:r w:rsidRPr="00730E54">
        <w:t>, and CP have pension fund investments in the fossil fuel industry. The University of the Witwatersrand holds endowments and financial reserves invested in the same industry</w:t>
      </w:r>
      <w:r w:rsidR="007166D2">
        <w:t>.</w:t>
      </w:r>
    </w:p>
    <w:p w14:paraId="0C673CD5" w14:textId="6270DDA4" w:rsidR="002A04C3" w:rsidRPr="002A04C3" w:rsidRDefault="008B2DB9" w:rsidP="00877B69">
      <w:pPr>
        <w:spacing w:before="280" w:after="280" w:line="240" w:lineRule="auto"/>
        <w:rPr>
          <w:color w:val="0000FF"/>
          <w:u w:val="single"/>
        </w:rPr>
      </w:pPr>
      <w:r w:rsidRPr="00F950A6">
        <w:rPr>
          <w:rStyle w:val="Heading2Char"/>
        </w:rPr>
        <w:t>Data sharing statement:</w:t>
      </w:r>
      <w:r>
        <w:t> </w:t>
      </w:r>
      <w:r w:rsidR="00877B69">
        <w:t xml:space="preserve"> </w:t>
      </w:r>
      <w:r w:rsidR="002A04C3" w:rsidRPr="002A04C3">
        <w:t xml:space="preserve">In accordance with the NIH data sharing policy, data from the HEAT002 study will be made available to the scientific community. Researchers interested in accessing this data should submit a detailed request to Chris Jack at </w:t>
      </w:r>
      <w:hyperlink r:id="rId15" w:tgtFrame="_new" w:history="1">
        <w:r w:rsidR="002A04C3" w:rsidRPr="00877B69">
          <w:rPr>
            <w:rStyle w:val="Hyperlink"/>
          </w:rPr>
          <w:t>cjack@csag.uct.ac.za</w:t>
        </w:r>
      </w:hyperlink>
      <w:r w:rsidR="002A04C3" w:rsidRPr="002A04C3">
        <w:t xml:space="preserve">. The request will be </w:t>
      </w:r>
      <w:proofErr w:type="gramStart"/>
      <w:r w:rsidR="002A04C3" w:rsidRPr="002A04C3">
        <w:t>reviewed</w:t>
      </w:r>
      <w:proofErr w:type="gramEnd"/>
      <w:r w:rsidR="002A04C3" w:rsidRPr="002A04C3">
        <w:t xml:space="preserve"> and data will be shared subject to the approval of the request, ensuring the purpose aligns with ethical standards and the privacy of the participants is protected.</w:t>
      </w:r>
    </w:p>
    <w:p w14:paraId="545DB6C5" w14:textId="77777777" w:rsidR="002205B1" w:rsidRDefault="40B171D2" w:rsidP="008E3026">
      <w:pPr>
        <w:pStyle w:val="Heading1"/>
      </w:pPr>
      <w:r>
        <w:t>References</w:t>
      </w:r>
    </w:p>
    <w:p w14:paraId="2A3982CD" w14:textId="77777777" w:rsidR="002205B1" w:rsidRDefault="002205B1"/>
    <w:p w14:paraId="1844A5F8" w14:textId="5590D07D" w:rsidR="00A254E1" w:rsidRPr="00A254E1" w:rsidRDefault="008B2DB9" w:rsidP="00A254E1">
      <w:pPr>
        <w:pStyle w:val="EndNoteBibliography"/>
        <w:spacing w:after="0"/>
        <w:ind w:left="720" w:hanging="720"/>
        <w:rPr>
          <w:i/>
          <w:noProof/>
        </w:rPr>
      </w:pPr>
      <w:r>
        <w:fldChar w:fldCharType="begin"/>
      </w:r>
      <w:r>
        <w:instrText xml:space="preserve"> ADDIN EN.REFLIST </w:instrText>
      </w:r>
      <w:r>
        <w:fldChar w:fldCharType="separate"/>
      </w:r>
      <w:r w:rsidR="00A254E1" w:rsidRPr="00A254E1">
        <w:rPr>
          <w:noProof/>
        </w:rPr>
        <w:t>1.</w:t>
      </w:r>
      <w:r w:rsidR="00A254E1" w:rsidRPr="00A254E1">
        <w:rPr>
          <w:noProof/>
        </w:rPr>
        <w:tab/>
      </w:r>
      <w:r w:rsidR="00A254E1" w:rsidRPr="00A254E1">
        <w:rPr>
          <w:i/>
          <w:noProof/>
        </w:rPr>
        <w:t xml:space="preserve"> Harnessing Data Science for Health Discovery and Innovation in Africa (DS-I Africa). Retrieved from </w:t>
      </w:r>
      <w:hyperlink r:id="rId16" w:history="1">
        <w:r w:rsidR="00A254E1" w:rsidRPr="00A254E1">
          <w:rPr>
            <w:rStyle w:val="Hyperlink"/>
            <w:i/>
            <w:noProof/>
          </w:rPr>
          <w:t>https://commonfund.nih.gov/AfricaData</w:t>
        </w:r>
      </w:hyperlink>
      <w:r w:rsidR="00A254E1" w:rsidRPr="00A254E1">
        <w:rPr>
          <w:i/>
          <w:noProof/>
        </w:rPr>
        <w:t>.</w:t>
      </w:r>
    </w:p>
    <w:p w14:paraId="27A7B155" w14:textId="77777777" w:rsidR="00A254E1" w:rsidRPr="00A254E1" w:rsidRDefault="00A254E1" w:rsidP="00A254E1">
      <w:pPr>
        <w:pStyle w:val="EndNoteBibliography"/>
        <w:spacing w:after="0"/>
        <w:ind w:left="720" w:hanging="720"/>
        <w:rPr>
          <w:noProof/>
        </w:rPr>
      </w:pPr>
      <w:r w:rsidRPr="00A254E1">
        <w:rPr>
          <w:noProof/>
        </w:rPr>
        <w:t>2.</w:t>
      </w:r>
      <w:r w:rsidRPr="00A254E1">
        <w:rPr>
          <w:noProof/>
        </w:rPr>
        <w:tab/>
        <w:t xml:space="preserve">Johnson, D.P., J.S. Wilson, and G.C. Luber, </w:t>
      </w:r>
      <w:r w:rsidRPr="00A254E1">
        <w:rPr>
          <w:i/>
          <w:noProof/>
        </w:rPr>
        <w:t>Socioeconomic indicators of heat-related health risk supplemented with remotely sensed data.</w:t>
      </w:r>
      <w:r w:rsidRPr="00A254E1">
        <w:rPr>
          <w:noProof/>
        </w:rPr>
        <w:t xml:space="preserve"> International Journal of Health Geographics, 2009. </w:t>
      </w:r>
      <w:r w:rsidRPr="00A254E1">
        <w:rPr>
          <w:b/>
          <w:noProof/>
        </w:rPr>
        <w:t>8</w:t>
      </w:r>
      <w:r w:rsidRPr="00A254E1">
        <w:rPr>
          <w:noProof/>
        </w:rPr>
        <w:t>(1): p. 57.</w:t>
      </w:r>
    </w:p>
    <w:p w14:paraId="3B90E3BD" w14:textId="77777777" w:rsidR="00A254E1" w:rsidRPr="00A254E1" w:rsidRDefault="00A254E1" w:rsidP="00A254E1">
      <w:pPr>
        <w:pStyle w:val="EndNoteBibliography"/>
        <w:spacing w:after="0"/>
        <w:ind w:left="720" w:hanging="720"/>
        <w:rPr>
          <w:noProof/>
        </w:rPr>
      </w:pPr>
      <w:r w:rsidRPr="00A254E1">
        <w:rPr>
          <w:noProof/>
        </w:rPr>
        <w:t>3.</w:t>
      </w:r>
      <w:r w:rsidRPr="00A254E1">
        <w:rPr>
          <w:noProof/>
        </w:rPr>
        <w:tab/>
        <w:t xml:space="preserve">Jung, J., et al., </w:t>
      </w:r>
      <w:r w:rsidRPr="00A254E1">
        <w:rPr>
          <w:i/>
          <w:noProof/>
        </w:rPr>
        <w:t>Heat illness data strengthens vulnerability maps.</w:t>
      </w:r>
      <w:r w:rsidRPr="00A254E1">
        <w:rPr>
          <w:noProof/>
        </w:rPr>
        <w:t xml:space="preserve"> BMC Public Health, 2021. </w:t>
      </w:r>
      <w:r w:rsidRPr="00A254E1">
        <w:rPr>
          <w:b/>
          <w:noProof/>
        </w:rPr>
        <w:t>21</w:t>
      </w:r>
      <w:r w:rsidRPr="00A254E1">
        <w:rPr>
          <w:noProof/>
        </w:rPr>
        <w:t>(1): p. 1999.</w:t>
      </w:r>
    </w:p>
    <w:p w14:paraId="1BB19C29" w14:textId="77777777" w:rsidR="00A254E1" w:rsidRPr="00A254E1" w:rsidRDefault="00A254E1" w:rsidP="00A254E1">
      <w:pPr>
        <w:pStyle w:val="EndNoteBibliography"/>
        <w:spacing w:after="0"/>
        <w:ind w:left="720" w:hanging="720"/>
        <w:rPr>
          <w:noProof/>
        </w:rPr>
      </w:pPr>
      <w:r w:rsidRPr="00A254E1">
        <w:rPr>
          <w:noProof/>
        </w:rPr>
        <w:t>4.</w:t>
      </w:r>
      <w:r w:rsidRPr="00A254E1">
        <w:rPr>
          <w:noProof/>
        </w:rPr>
        <w:tab/>
        <w:t xml:space="preserve">Xu, R., et al., </w:t>
      </w:r>
      <w:r w:rsidRPr="00A254E1">
        <w:rPr>
          <w:i/>
          <w:noProof/>
        </w:rPr>
        <w:t>Socioeconomic level and associations between heat exposure and all-cause and cause-specific hospitalization in 1,814 Brazilian cities: A nationwide case-crossover study.</w:t>
      </w:r>
      <w:r w:rsidRPr="00A254E1">
        <w:rPr>
          <w:noProof/>
        </w:rPr>
        <w:t xml:space="preserve"> PLoS Medicine, 2020. </w:t>
      </w:r>
      <w:r w:rsidRPr="00A254E1">
        <w:rPr>
          <w:b/>
          <w:noProof/>
        </w:rPr>
        <w:t>17</w:t>
      </w:r>
      <w:r w:rsidRPr="00A254E1">
        <w:rPr>
          <w:noProof/>
        </w:rPr>
        <w:t>(10): p. e1003369.</w:t>
      </w:r>
    </w:p>
    <w:p w14:paraId="134F906B" w14:textId="77777777" w:rsidR="00A254E1" w:rsidRPr="00A254E1" w:rsidRDefault="00A254E1" w:rsidP="00A254E1">
      <w:pPr>
        <w:pStyle w:val="EndNoteBibliography"/>
        <w:spacing w:after="0"/>
        <w:ind w:left="720" w:hanging="720"/>
        <w:rPr>
          <w:noProof/>
        </w:rPr>
      </w:pPr>
      <w:r w:rsidRPr="00A254E1">
        <w:rPr>
          <w:noProof/>
        </w:rPr>
        <w:t>5.</w:t>
      </w:r>
      <w:r w:rsidRPr="00A254E1">
        <w:rPr>
          <w:noProof/>
        </w:rPr>
        <w:tab/>
        <w:t xml:space="preserve">Ncongwane, K.P., et al., </w:t>
      </w:r>
      <w:r w:rsidRPr="00A254E1">
        <w:rPr>
          <w:i/>
          <w:noProof/>
        </w:rPr>
        <w:t>A Literature Review of the Impacts of Heat Stress on Human Health across Africa.</w:t>
      </w:r>
      <w:r w:rsidRPr="00A254E1">
        <w:rPr>
          <w:noProof/>
        </w:rPr>
        <w:t xml:space="preserve"> Sustainability, 2021. </w:t>
      </w:r>
      <w:r w:rsidRPr="00A254E1">
        <w:rPr>
          <w:b/>
          <w:noProof/>
        </w:rPr>
        <w:t>13</w:t>
      </w:r>
      <w:r w:rsidRPr="00A254E1">
        <w:rPr>
          <w:noProof/>
        </w:rPr>
        <w:t>(9): p. 5312.</w:t>
      </w:r>
    </w:p>
    <w:p w14:paraId="6E613878" w14:textId="77777777" w:rsidR="00A254E1" w:rsidRPr="00A254E1" w:rsidRDefault="00A254E1" w:rsidP="00A254E1">
      <w:pPr>
        <w:pStyle w:val="EndNoteBibliography"/>
        <w:spacing w:after="0"/>
        <w:ind w:left="720" w:hanging="720"/>
        <w:rPr>
          <w:noProof/>
        </w:rPr>
      </w:pPr>
      <w:r w:rsidRPr="00A254E1">
        <w:rPr>
          <w:noProof/>
        </w:rPr>
        <w:lastRenderedPageBreak/>
        <w:t>6.</w:t>
      </w:r>
      <w:r w:rsidRPr="00A254E1">
        <w:rPr>
          <w:noProof/>
        </w:rPr>
        <w:tab/>
        <w:t xml:space="preserve">Pasquini, L., et al., </w:t>
      </w:r>
      <w:r w:rsidRPr="00A254E1">
        <w:rPr>
          <w:i/>
          <w:noProof/>
        </w:rPr>
        <w:t>Emerging climate change-related public health challenges in Africa: A case study of the heat-health vulnerability of informal settlement residents in Dar es Salaam, Tanzania.</w:t>
      </w:r>
      <w:r w:rsidRPr="00A254E1">
        <w:rPr>
          <w:noProof/>
        </w:rPr>
        <w:t xml:space="preserve"> Sci Total Environ, 2020. </w:t>
      </w:r>
      <w:r w:rsidRPr="00A254E1">
        <w:rPr>
          <w:b/>
          <w:noProof/>
        </w:rPr>
        <w:t>747</w:t>
      </w:r>
      <w:r w:rsidRPr="00A254E1">
        <w:rPr>
          <w:noProof/>
        </w:rPr>
        <w:t>: p. 141355.</w:t>
      </w:r>
    </w:p>
    <w:p w14:paraId="656F9DC2" w14:textId="77777777" w:rsidR="00A254E1" w:rsidRPr="00A254E1" w:rsidRDefault="00A254E1" w:rsidP="00A254E1">
      <w:pPr>
        <w:pStyle w:val="EndNoteBibliography"/>
        <w:spacing w:after="0"/>
        <w:ind w:left="720" w:hanging="720"/>
        <w:rPr>
          <w:noProof/>
        </w:rPr>
      </w:pPr>
      <w:r w:rsidRPr="00A254E1">
        <w:rPr>
          <w:noProof/>
        </w:rPr>
        <w:t>7.</w:t>
      </w:r>
      <w:r w:rsidRPr="00A254E1">
        <w:rPr>
          <w:noProof/>
        </w:rPr>
        <w:tab/>
        <w:t xml:space="preserve">Wright, C.Y., et al., </w:t>
      </w:r>
      <w:r w:rsidRPr="00A254E1">
        <w:rPr>
          <w:i/>
          <w:noProof/>
        </w:rPr>
        <w:t>Socio-economic, infrastructural and health-related risk factors associated with adverse heat-health effects reportedly experienced during hot weather in South Africa.</w:t>
      </w:r>
      <w:r w:rsidRPr="00A254E1">
        <w:rPr>
          <w:noProof/>
        </w:rPr>
        <w:t xml:space="preserve"> Pan Afr Med J, 2019. </w:t>
      </w:r>
      <w:r w:rsidRPr="00A254E1">
        <w:rPr>
          <w:b/>
          <w:noProof/>
        </w:rPr>
        <w:t>34</w:t>
      </w:r>
      <w:r w:rsidRPr="00A254E1">
        <w:rPr>
          <w:noProof/>
        </w:rPr>
        <w:t>: p. 40.</w:t>
      </w:r>
    </w:p>
    <w:p w14:paraId="6273A440" w14:textId="77777777" w:rsidR="00A254E1" w:rsidRPr="00A254E1" w:rsidRDefault="00A254E1" w:rsidP="00A254E1">
      <w:pPr>
        <w:pStyle w:val="EndNoteBibliography"/>
        <w:spacing w:after="0"/>
        <w:ind w:left="720" w:hanging="720"/>
        <w:rPr>
          <w:noProof/>
        </w:rPr>
      </w:pPr>
      <w:r w:rsidRPr="00A254E1">
        <w:rPr>
          <w:noProof/>
        </w:rPr>
        <w:t>8.</w:t>
      </w:r>
      <w:r w:rsidRPr="00A254E1">
        <w:rPr>
          <w:noProof/>
        </w:rPr>
        <w:tab/>
        <w:t xml:space="preserve">Igun, E., et al., </w:t>
      </w:r>
      <w:r w:rsidRPr="00A254E1">
        <w:rPr>
          <w:i/>
          <w:noProof/>
        </w:rPr>
        <w:t>Enhanced nighttime heatwaves over African urban clusters.</w:t>
      </w:r>
      <w:r w:rsidRPr="00A254E1">
        <w:rPr>
          <w:noProof/>
        </w:rPr>
        <w:t xml:space="preserve"> Environmental Research Letters, 2022. </w:t>
      </w:r>
      <w:r w:rsidRPr="00A254E1">
        <w:rPr>
          <w:b/>
          <w:noProof/>
        </w:rPr>
        <w:t>18</w:t>
      </w:r>
      <w:r w:rsidRPr="00A254E1">
        <w:rPr>
          <w:noProof/>
        </w:rPr>
        <w:t>.</w:t>
      </w:r>
    </w:p>
    <w:p w14:paraId="1E9745C0" w14:textId="77777777" w:rsidR="00A254E1" w:rsidRPr="00A254E1" w:rsidRDefault="00A254E1" w:rsidP="00A254E1">
      <w:pPr>
        <w:pStyle w:val="EndNoteBibliography"/>
        <w:spacing w:after="0"/>
        <w:ind w:left="720" w:hanging="720"/>
        <w:rPr>
          <w:noProof/>
        </w:rPr>
      </w:pPr>
      <w:r w:rsidRPr="00A254E1">
        <w:rPr>
          <w:noProof/>
        </w:rPr>
        <w:t>9.</w:t>
      </w:r>
      <w:r w:rsidRPr="00A254E1">
        <w:rPr>
          <w:noProof/>
        </w:rPr>
        <w:tab/>
        <w:t xml:space="preserve">Enete, I., </w:t>
      </w:r>
      <w:r w:rsidRPr="00A254E1">
        <w:rPr>
          <w:i/>
          <w:noProof/>
        </w:rPr>
        <w:t>Assessment of Health Related Impacts of Urban Heat Island (UHI) in Douala Metropolis, Cameroon.</w:t>
      </w:r>
      <w:r w:rsidRPr="00A254E1">
        <w:rPr>
          <w:noProof/>
        </w:rPr>
        <w:t xml:space="preserve"> International Journal of Environmental Protection and Policy, 2014. </w:t>
      </w:r>
      <w:r w:rsidRPr="00A254E1">
        <w:rPr>
          <w:b/>
          <w:noProof/>
        </w:rPr>
        <w:t>2</w:t>
      </w:r>
      <w:r w:rsidRPr="00A254E1">
        <w:rPr>
          <w:noProof/>
        </w:rPr>
        <w:t>: p. 35.</w:t>
      </w:r>
    </w:p>
    <w:p w14:paraId="28EA8371" w14:textId="77777777" w:rsidR="00A254E1" w:rsidRPr="00A254E1" w:rsidRDefault="00A254E1" w:rsidP="00A254E1">
      <w:pPr>
        <w:pStyle w:val="EndNoteBibliography"/>
        <w:spacing w:after="0"/>
        <w:ind w:left="720" w:hanging="720"/>
        <w:rPr>
          <w:noProof/>
        </w:rPr>
      </w:pPr>
      <w:r w:rsidRPr="00A254E1">
        <w:rPr>
          <w:noProof/>
        </w:rPr>
        <w:t>10.</w:t>
      </w:r>
      <w:r w:rsidRPr="00A254E1">
        <w:rPr>
          <w:noProof/>
        </w:rPr>
        <w:tab/>
        <w:t xml:space="preserve">Rohat, G., et al., </w:t>
      </w:r>
      <w:r w:rsidRPr="00A254E1">
        <w:rPr>
          <w:i/>
          <w:noProof/>
        </w:rPr>
        <w:t>Projections of human exposure to dangerous heat in African cities under multiple socioeconomic and climate scenarios.</w:t>
      </w:r>
      <w:r w:rsidRPr="00A254E1">
        <w:rPr>
          <w:noProof/>
        </w:rPr>
        <w:t xml:space="preserve"> Earth's Future, 2019. </w:t>
      </w:r>
      <w:r w:rsidRPr="00A254E1">
        <w:rPr>
          <w:b/>
          <w:noProof/>
        </w:rPr>
        <w:t>7</w:t>
      </w:r>
      <w:r w:rsidRPr="00A254E1">
        <w:rPr>
          <w:noProof/>
        </w:rPr>
        <w:t>(5): p. 528-546.</w:t>
      </w:r>
    </w:p>
    <w:p w14:paraId="5C6C6ED5" w14:textId="77777777" w:rsidR="00A254E1" w:rsidRPr="00A254E1" w:rsidRDefault="00A254E1" w:rsidP="00A254E1">
      <w:pPr>
        <w:pStyle w:val="EndNoteBibliography"/>
        <w:spacing w:after="0"/>
        <w:ind w:left="720" w:hanging="720"/>
        <w:rPr>
          <w:noProof/>
        </w:rPr>
      </w:pPr>
      <w:r w:rsidRPr="00A254E1">
        <w:rPr>
          <w:noProof/>
        </w:rPr>
        <w:t>11.</w:t>
      </w:r>
      <w:r w:rsidRPr="00A254E1">
        <w:rPr>
          <w:noProof/>
        </w:rPr>
        <w:tab/>
        <w:t xml:space="preserve">Thiaw, W.M., et al., </w:t>
      </w:r>
      <w:r w:rsidRPr="00A254E1">
        <w:rPr>
          <w:i/>
          <w:noProof/>
        </w:rPr>
        <w:t>Toward Experimental Heat–Health Early Warning in Africa.</w:t>
      </w:r>
      <w:r w:rsidRPr="00A254E1">
        <w:rPr>
          <w:noProof/>
        </w:rPr>
        <w:t xml:space="preserve"> Bulletin of the American Meteorological Society, 2022.</w:t>
      </w:r>
    </w:p>
    <w:p w14:paraId="57546AC9" w14:textId="77777777" w:rsidR="00A254E1" w:rsidRPr="00A254E1" w:rsidRDefault="00A254E1" w:rsidP="00A254E1">
      <w:pPr>
        <w:pStyle w:val="EndNoteBibliography"/>
        <w:spacing w:after="0"/>
        <w:ind w:left="720" w:hanging="720"/>
        <w:rPr>
          <w:noProof/>
        </w:rPr>
      </w:pPr>
      <w:r w:rsidRPr="00A254E1">
        <w:rPr>
          <w:noProof/>
        </w:rPr>
        <w:t>12.</w:t>
      </w:r>
      <w:r w:rsidRPr="00A254E1">
        <w:rPr>
          <w:noProof/>
        </w:rPr>
        <w:tab/>
        <w:t xml:space="preserve">Chapman, S., et al., </w:t>
      </w:r>
      <w:r w:rsidRPr="00A254E1">
        <w:rPr>
          <w:i/>
          <w:noProof/>
        </w:rPr>
        <w:t>Past and projected climate change impacts on heat-related child mortality in Africa.</w:t>
      </w:r>
      <w:r w:rsidRPr="00A254E1">
        <w:rPr>
          <w:noProof/>
        </w:rPr>
        <w:t xml:space="preserve"> Environmental Research Letters, 2022. </w:t>
      </w:r>
      <w:r w:rsidRPr="00A254E1">
        <w:rPr>
          <w:b/>
          <w:noProof/>
        </w:rPr>
        <w:t>17</w:t>
      </w:r>
      <w:r w:rsidRPr="00A254E1">
        <w:rPr>
          <w:noProof/>
        </w:rPr>
        <w:t>(7): p. 074028.</w:t>
      </w:r>
    </w:p>
    <w:p w14:paraId="5567ECFB" w14:textId="77777777" w:rsidR="00A254E1" w:rsidRPr="00A254E1" w:rsidRDefault="00A254E1" w:rsidP="00A254E1">
      <w:pPr>
        <w:pStyle w:val="EndNoteBibliography"/>
        <w:spacing w:after="0"/>
        <w:ind w:left="720" w:hanging="720"/>
        <w:rPr>
          <w:noProof/>
        </w:rPr>
      </w:pPr>
      <w:r w:rsidRPr="00A254E1">
        <w:rPr>
          <w:noProof/>
        </w:rPr>
        <w:t>13.</w:t>
      </w:r>
      <w:r w:rsidRPr="00A254E1">
        <w:rPr>
          <w:noProof/>
        </w:rPr>
        <w:tab/>
        <w:t xml:space="preserve">Lwasa, S., </w:t>
      </w:r>
      <w:r w:rsidRPr="00A254E1">
        <w:rPr>
          <w:i/>
          <w:noProof/>
        </w:rPr>
        <w:t>Managing African Urbanization in the Context of Environmental Change.</w:t>
      </w:r>
      <w:r w:rsidRPr="00A254E1">
        <w:rPr>
          <w:noProof/>
        </w:rPr>
        <w:t xml:space="preserve"> Interactions, 2014. </w:t>
      </w:r>
      <w:r w:rsidRPr="00A254E1">
        <w:rPr>
          <w:b/>
          <w:noProof/>
        </w:rPr>
        <w:t>2</w:t>
      </w:r>
      <w:r w:rsidRPr="00A254E1">
        <w:rPr>
          <w:noProof/>
        </w:rPr>
        <w:t>.</w:t>
      </w:r>
    </w:p>
    <w:p w14:paraId="12073102" w14:textId="77777777" w:rsidR="00A254E1" w:rsidRPr="00A254E1" w:rsidRDefault="00A254E1" w:rsidP="00A254E1">
      <w:pPr>
        <w:pStyle w:val="EndNoteBibliography"/>
        <w:spacing w:after="0"/>
        <w:ind w:left="720" w:hanging="720"/>
        <w:rPr>
          <w:noProof/>
        </w:rPr>
      </w:pPr>
      <w:r w:rsidRPr="00A254E1">
        <w:rPr>
          <w:noProof/>
        </w:rPr>
        <w:t>14.</w:t>
      </w:r>
      <w:r w:rsidRPr="00A254E1">
        <w:rPr>
          <w:noProof/>
        </w:rPr>
        <w:tab/>
        <w:t xml:space="preserve">Wang, Y.P. and K. Kintrea, </w:t>
      </w:r>
      <w:r w:rsidRPr="00A254E1">
        <w:rPr>
          <w:i/>
          <w:noProof/>
        </w:rPr>
        <w:t>Urban Expansion and Land Use Changes in Asia and Africa.</w:t>
      </w:r>
      <w:r w:rsidRPr="00A254E1">
        <w:rPr>
          <w:noProof/>
        </w:rPr>
        <w:t xml:space="preserve"> Environment and Urbanization Asia, 2021. </w:t>
      </w:r>
      <w:r w:rsidRPr="00A254E1">
        <w:rPr>
          <w:b/>
          <w:noProof/>
        </w:rPr>
        <w:t>12</w:t>
      </w:r>
      <w:r w:rsidRPr="00A254E1">
        <w:rPr>
          <w:noProof/>
        </w:rPr>
        <w:t>: p. S13 - S17.</w:t>
      </w:r>
    </w:p>
    <w:p w14:paraId="624F992F" w14:textId="77777777" w:rsidR="00A254E1" w:rsidRPr="00A254E1" w:rsidRDefault="00A254E1" w:rsidP="00A254E1">
      <w:pPr>
        <w:pStyle w:val="EndNoteBibliography"/>
        <w:spacing w:after="0"/>
        <w:ind w:left="720" w:hanging="720"/>
        <w:rPr>
          <w:noProof/>
        </w:rPr>
      </w:pPr>
      <w:r w:rsidRPr="00A254E1">
        <w:rPr>
          <w:noProof/>
        </w:rPr>
        <w:t>15.</w:t>
      </w:r>
      <w:r w:rsidRPr="00A254E1">
        <w:rPr>
          <w:noProof/>
        </w:rPr>
        <w:tab/>
        <w:t xml:space="preserve">Abrahams, C. and D. Everatt, </w:t>
      </w:r>
      <w:r w:rsidRPr="00A254E1">
        <w:rPr>
          <w:i/>
          <w:noProof/>
        </w:rPr>
        <w:t>City Profile: Johannesburg, South Africa.</w:t>
      </w:r>
      <w:r w:rsidRPr="00A254E1">
        <w:rPr>
          <w:noProof/>
        </w:rPr>
        <w:t xml:space="preserve"> Environment and Urbanization Asia, 2019. </w:t>
      </w:r>
      <w:r w:rsidRPr="00A254E1">
        <w:rPr>
          <w:b/>
          <w:noProof/>
        </w:rPr>
        <w:t>10</w:t>
      </w:r>
      <w:r w:rsidRPr="00A254E1">
        <w:rPr>
          <w:noProof/>
        </w:rPr>
        <w:t>: p. 255 - 270.</w:t>
      </w:r>
    </w:p>
    <w:p w14:paraId="7E9333D1" w14:textId="77777777" w:rsidR="00A254E1" w:rsidRPr="00A254E1" w:rsidRDefault="00A254E1" w:rsidP="00A254E1">
      <w:pPr>
        <w:pStyle w:val="EndNoteBibliography"/>
        <w:spacing w:after="0"/>
        <w:ind w:left="720" w:hanging="720"/>
        <w:rPr>
          <w:noProof/>
        </w:rPr>
      </w:pPr>
      <w:r w:rsidRPr="00A254E1">
        <w:rPr>
          <w:noProof/>
        </w:rPr>
        <w:t>16.</w:t>
      </w:r>
      <w:r w:rsidRPr="00A254E1">
        <w:rPr>
          <w:noProof/>
        </w:rPr>
        <w:tab/>
        <w:t xml:space="preserve">Rees, H.V., et al., </w:t>
      </w:r>
      <w:r w:rsidRPr="00A254E1">
        <w:rPr>
          <w:i/>
          <w:noProof/>
        </w:rPr>
        <w:t>At the Heart of the Problem: Health in Johannesburg’s Inner-City.</w:t>
      </w:r>
      <w:r w:rsidRPr="00A254E1">
        <w:rPr>
          <w:noProof/>
        </w:rPr>
        <w:t xml:space="preserve"> BMC Public Health, 2017. </w:t>
      </w:r>
      <w:r w:rsidRPr="00A254E1">
        <w:rPr>
          <w:b/>
          <w:noProof/>
        </w:rPr>
        <w:t>17</w:t>
      </w:r>
      <w:r w:rsidRPr="00A254E1">
        <w:rPr>
          <w:noProof/>
        </w:rPr>
        <w:t>.</w:t>
      </w:r>
    </w:p>
    <w:p w14:paraId="27B7598A" w14:textId="4C53DF1B" w:rsidR="00A254E1" w:rsidRPr="00A254E1" w:rsidRDefault="00A254E1" w:rsidP="00A254E1">
      <w:pPr>
        <w:pStyle w:val="EndNoteBibliography"/>
        <w:spacing w:after="0"/>
        <w:ind w:left="720" w:hanging="720"/>
        <w:rPr>
          <w:i/>
          <w:noProof/>
        </w:rPr>
      </w:pPr>
      <w:r w:rsidRPr="00A254E1">
        <w:rPr>
          <w:noProof/>
        </w:rPr>
        <w:t>17.</w:t>
      </w:r>
      <w:r w:rsidRPr="00A254E1">
        <w:rPr>
          <w:noProof/>
        </w:rPr>
        <w:tab/>
      </w:r>
      <w:r w:rsidRPr="00A254E1">
        <w:rPr>
          <w:i/>
          <w:noProof/>
        </w:rPr>
        <w:t xml:space="preserve">Macrotrends. (2023). Johannesburg, South Africa Metro Area Population 1950-2023. Retrieved May 23, 2023, from </w:t>
      </w:r>
      <w:hyperlink r:id="rId17" w:history="1">
        <w:r w:rsidRPr="00A254E1">
          <w:rPr>
            <w:rStyle w:val="Hyperlink"/>
            <w:i/>
            <w:noProof/>
          </w:rPr>
          <w:t>https://www.macrotrends.net/cities/22486/johannesburg/population</w:t>
        </w:r>
      </w:hyperlink>
      <w:r w:rsidRPr="00A254E1">
        <w:rPr>
          <w:i/>
          <w:noProof/>
        </w:rPr>
        <w:t>.</w:t>
      </w:r>
    </w:p>
    <w:p w14:paraId="276CB2E0" w14:textId="77777777" w:rsidR="00A254E1" w:rsidRPr="00A254E1" w:rsidRDefault="00A254E1" w:rsidP="00A254E1">
      <w:pPr>
        <w:pStyle w:val="EndNoteBibliography"/>
        <w:spacing w:after="0"/>
        <w:ind w:left="720" w:hanging="720"/>
        <w:rPr>
          <w:noProof/>
        </w:rPr>
      </w:pPr>
      <w:r w:rsidRPr="00A254E1">
        <w:rPr>
          <w:noProof/>
        </w:rPr>
        <w:t>18.</w:t>
      </w:r>
      <w:r w:rsidRPr="00A254E1">
        <w:rPr>
          <w:noProof/>
        </w:rPr>
        <w:tab/>
        <w:t xml:space="preserve">Venter, Z.S., et al., </w:t>
      </w:r>
      <w:r w:rsidRPr="00A254E1">
        <w:rPr>
          <w:i/>
          <w:noProof/>
        </w:rPr>
        <w:t>Green Apartheid: Urban green infrastructure remains unequally distributed across income and race geographies in South Africa.</w:t>
      </w:r>
      <w:r w:rsidRPr="00A254E1">
        <w:rPr>
          <w:noProof/>
        </w:rPr>
        <w:t xml:space="preserve"> Landscape and Urban Planning, 2020. </w:t>
      </w:r>
      <w:r w:rsidRPr="00A254E1">
        <w:rPr>
          <w:b/>
          <w:noProof/>
        </w:rPr>
        <w:t>203</w:t>
      </w:r>
      <w:r w:rsidRPr="00A254E1">
        <w:rPr>
          <w:noProof/>
        </w:rPr>
        <w:t>: p. 103889.</w:t>
      </w:r>
    </w:p>
    <w:p w14:paraId="15CD927F" w14:textId="77777777" w:rsidR="00A254E1" w:rsidRPr="00A254E1" w:rsidRDefault="00A254E1" w:rsidP="00A254E1">
      <w:pPr>
        <w:pStyle w:val="EndNoteBibliography"/>
        <w:spacing w:after="0"/>
        <w:ind w:left="720" w:hanging="720"/>
        <w:rPr>
          <w:noProof/>
        </w:rPr>
      </w:pPr>
      <w:r w:rsidRPr="00A254E1">
        <w:rPr>
          <w:noProof/>
        </w:rPr>
        <w:t>19.</w:t>
      </w:r>
      <w:r w:rsidRPr="00A254E1">
        <w:rPr>
          <w:noProof/>
        </w:rPr>
        <w:tab/>
        <w:t xml:space="preserve">Granado, S., et al., </w:t>
      </w:r>
      <w:r w:rsidRPr="00A254E1">
        <w:rPr>
          <w:i/>
          <w:noProof/>
        </w:rPr>
        <w:t>Appropriating "malaria": local responses to malaria treatment and prevention in Abidjan, Cote d'Ivoire.</w:t>
      </w:r>
      <w:r w:rsidRPr="00A254E1">
        <w:rPr>
          <w:noProof/>
        </w:rPr>
        <w:t xml:space="preserve"> Med Anthropol, 2011. </w:t>
      </w:r>
      <w:r w:rsidRPr="00A254E1">
        <w:rPr>
          <w:b/>
          <w:noProof/>
        </w:rPr>
        <w:t>30</w:t>
      </w:r>
      <w:r w:rsidRPr="00A254E1">
        <w:rPr>
          <w:noProof/>
        </w:rPr>
        <w:t>(1): p. 102-21.</w:t>
      </w:r>
    </w:p>
    <w:p w14:paraId="4FBB355E" w14:textId="77777777" w:rsidR="00A254E1" w:rsidRPr="00A254E1" w:rsidRDefault="00A254E1" w:rsidP="00A254E1">
      <w:pPr>
        <w:pStyle w:val="EndNoteBibliography"/>
        <w:spacing w:after="0"/>
        <w:ind w:left="720" w:hanging="720"/>
        <w:rPr>
          <w:noProof/>
        </w:rPr>
      </w:pPr>
      <w:r w:rsidRPr="00A254E1">
        <w:rPr>
          <w:noProof/>
        </w:rPr>
        <w:t>20.</w:t>
      </w:r>
      <w:r w:rsidRPr="00A254E1">
        <w:rPr>
          <w:noProof/>
        </w:rPr>
        <w:tab/>
        <w:t xml:space="preserve">Djomand, G., et al., </w:t>
      </w:r>
      <w:r w:rsidRPr="00A254E1">
        <w:rPr>
          <w:i/>
          <w:noProof/>
        </w:rPr>
        <w:t>Virologic and immunologic outcomes and programmatic challenges of an antiretroviral treatment pilot project in Abidjan, Côte d'Ivoire.</w:t>
      </w:r>
      <w:r w:rsidRPr="00A254E1">
        <w:rPr>
          <w:noProof/>
        </w:rPr>
        <w:t xml:space="preserve"> Aids, 2003. </w:t>
      </w:r>
      <w:r w:rsidRPr="00A254E1">
        <w:rPr>
          <w:b/>
          <w:noProof/>
        </w:rPr>
        <w:t>17 Suppl 3</w:t>
      </w:r>
      <w:r w:rsidRPr="00A254E1">
        <w:rPr>
          <w:noProof/>
        </w:rPr>
        <w:t>: p. S5-15.</w:t>
      </w:r>
    </w:p>
    <w:p w14:paraId="51C386DA" w14:textId="5CF4FC27" w:rsidR="00A254E1" w:rsidRPr="00A254E1" w:rsidRDefault="00A254E1" w:rsidP="00A254E1">
      <w:pPr>
        <w:pStyle w:val="EndNoteBibliography"/>
        <w:spacing w:after="0"/>
        <w:ind w:left="720" w:hanging="720"/>
        <w:rPr>
          <w:i/>
          <w:noProof/>
        </w:rPr>
      </w:pPr>
      <w:r w:rsidRPr="00A254E1">
        <w:rPr>
          <w:noProof/>
        </w:rPr>
        <w:t>21.</w:t>
      </w:r>
      <w:r w:rsidRPr="00A254E1">
        <w:rPr>
          <w:noProof/>
        </w:rPr>
        <w:tab/>
      </w:r>
      <w:r w:rsidRPr="00A254E1">
        <w:rPr>
          <w:i/>
          <w:noProof/>
        </w:rPr>
        <w:t xml:space="preserve">World Population Review. (2023). Abidjan Population 2023. Retrieved May 23, 2023, from </w:t>
      </w:r>
      <w:hyperlink r:id="rId18" w:history="1">
        <w:r w:rsidRPr="00A254E1">
          <w:rPr>
            <w:rStyle w:val="Hyperlink"/>
            <w:i/>
            <w:noProof/>
          </w:rPr>
          <w:t>https://worldpopulationreview.com/world-cities/abidjan-population</w:t>
        </w:r>
      </w:hyperlink>
      <w:r w:rsidRPr="00A254E1">
        <w:rPr>
          <w:i/>
          <w:noProof/>
        </w:rPr>
        <w:t>.</w:t>
      </w:r>
    </w:p>
    <w:p w14:paraId="79AC050A" w14:textId="77777777" w:rsidR="00A254E1" w:rsidRPr="00A254E1" w:rsidRDefault="00A254E1" w:rsidP="00A254E1">
      <w:pPr>
        <w:pStyle w:val="EndNoteBibliography"/>
        <w:spacing w:after="0"/>
        <w:ind w:left="720" w:hanging="720"/>
        <w:rPr>
          <w:noProof/>
        </w:rPr>
      </w:pPr>
      <w:r w:rsidRPr="00A254E1">
        <w:rPr>
          <w:noProof/>
        </w:rPr>
        <w:t>22.</w:t>
      </w:r>
      <w:r w:rsidRPr="00A254E1">
        <w:rPr>
          <w:noProof/>
        </w:rPr>
        <w:tab/>
        <w:t xml:space="preserve">Souverijns, N., et al., </w:t>
      </w:r>
      <w:r w:rsidRPr="00A254E1">
        <w:rPr>
          <w:i/>
          <w:noProof/>
        </w:rPr>
        <w:t>Urban heat in Johannesburg and Ekurhuleni, South Africa: A meter-scale assessment and vulnerability analysis.</w:t>
      </w:r>
      <w:r w:rsidRPr="00A254E1">
        <w:rPr>
          <w:noProof/>
        </w:rPr>
        <w:t xml:space="preserve"> Urban Climate, 2022. </w:t>
      </w:r>
      <w:r w:rsidRPr="00A254E1">
        <w:rPr>
          <w:b/>
          <w:noProof/>
        </w:rPr>
        <w:t>46</w:t>
      </w:r>
      <w:r w:rsidRPr="00A254E1">
        <w:rPr>
          <w:noProof/>
        </w:rPr>
        <w:t>: p. 101331.</w:t>
      </w:r>
    </w:p>
    <w:p w14:paraId="599E8CF8" w14:textId="5C4EDEF8" w:rsidR="00A254E1" w:rsidRPr="00A254E1" w:rsidRDefault="00A254E1" w:rsidP="00A254E1">
      <w:pPr>
        <w:pStyle w:val="EndNoteBibliography"/>
        <w:spacing w:after="0"/>
        <w:ind w:left="720" w:hanging="720"/>
        <w:rPr>
          <w:i/>
          <w:noProof/>
        </w:rPr>
      </w:pPr>
      <w:r w:rsidRPr="00A254E1">
        <w:rPr>
          <w:noProof/>
        </w:rPr>
        <w:t>23.</w:t>
      </w:r>
      <w:r w:rsidRPr="00A254E1">
        <w:rPr>
          <w:noProof/>
        </w:rPr>
        <w:tab/>
      </w:r>
      <w:r w:rsidRPr="00A254E1">
        <w:rPr>
          <w:i/>
          <w:noProof/>
        </w:rPr>
        <w:t xml:space="preserve">UN-Habitat. (n.d.). South Africa. Retrieved May 22, 2023, from </w:t>
      </w:r>
      <w:hyperlink r:id="rId19" w:history="1">
        <w:r w:rsidRPr="00A254E1">
          <w:rPr>
            <w:rStyle w:val="Hyperlink"/>
            <w:i/>
            <w:noProof/>
          </w:rPr>
          <w:t>https://unhabitat.org/south-africa</w:t>
        </w:r>
      </w:hyperlink>
      <w:r w:rsidRPr="00A254E1">
        <w:rPr>
          <w:i/>
          <w:noProof/>
        </w:rPr>
        <w:t>.</w:t>
      </w:r>
    </w:p>
    <w:p w14:paraId="38E9EFA2" w14:textId="77777777" w:rsidR="00A254E1" w:rsidRPr="00A254E1" w:rsidRDefault="00A254E1" w:rsidP="00A254E1">
      <w:pPr>
        <w:pStyle w:val="EndNoteBibliography"/>
        <w:spacing w:after="0"/>
        <w:ind w:left="720" w:hanging="720"/>
        <w:rPr>
          <w:noProof/>
        </w:rPr>
      </w:pPr>
      <w:r w:rsidRPr="00A254E1">
        <w:rPr>
          <w:noProof/>
        </w:rPr>
        <w:t>24.</w:t>
      </w:r>
      <w:r w:rsidRPr="00A254E1">
        <w:rPr>
          <w:noProof/>
        </w:rPr>
        <w:tab/>
        <w:t xml:space="preserve">Dongo, K., M. Kablan, and F. Kouamé, </w:t>
      </w:r>
      <w:r w:rsidRPr="00A254E1">
        <w:rPr>
          <w:i/>
          <w:noProof/>
        </w:rPr>
        <w:t>Mapping urban residents’ vulnerability to heat in Abidjan, Côte d’Ivoire.</w:t>
      </w:r>
      <w:r w:rsidRPr="00A254E1">
        <w:rPr>
          <w:noProof/>
        </w:rPr>
        <w:t xml:space="preserve"> Climate and Development, 2018. </w:t>
      </w:r>
      <w:r w:rsidRPr="00A254E1">
        <w:rPr>
          <w:b/>
          <w:noProof/>
        </w:rPr>
        <w:t>10</w:t>
      </w:r>
      <w:r w:rsidRPr="00A254E1">
        <w:rPr>
          <w:noProof/>
        </w:rPr>
        <w:t>: p. 1-14.</w:t>
      </w:r>
    </w:p>
    <w:p w14:paraId="30DF9AD6" w14:textId="77777777" w:rsidR="00A254E1" w:rsidRPr="00A254E1" w:rsidRDefault="00A254E1" w:rsidP="00A254E1">
      <w:pPr>
        <w:pStyle w:val="EndNoteBibliography"/>
        <w:spacing w:after="0"/>
        <w:ind w:left="720" w:hanging="720"/>
        <w:rPr>
          <w:noProof/>
        </w:rPr>
      </w:pPr>
      <w:r w:rsidRPr="00A254E1">
        <w:rPr>
          <w:noProof/>
        </w:rPr>
        <w:t>25.</w:t>
      </w:r>
      <w:r w:rsidRPr="00A254E1">
        <w:rPr>
          <w:noProof/>
        </w:rPr>
        <w:tab/>
        <w:t xml:space="preserve">Wolf, S.T., D.J. Vecellio, and W.L. Kenney. </w:t>
      </w:r>
      <w:r w:rsidRPr="00A254E1">
        <w:rPr>
          <w:i/>
          <w:noProof/>
        </w:rPr>
        <w:t>Adverse heat-health outcomes and critical environmental limits (PSU HEAT Project)</w:t>
      </w:r>
      <w:r w:rsidRPr="00A254E1">
        <w:rPr>
          <w:noProof/>
        </w:rPr>
        <w:t>. 2022.</w:t>
      </w:r>
    </w:p>
    <w:p w14:paraId="7D03580B" w14:textId="77777777" w:rsidR="00A254E1" w:rsidRPr="00A254E1" w:rsidRDefault="00A254E1" w:rsidP="00A254E1">
      <w:pPr>
        <w:pStyle w:val="EndNoteBibliography"/>
        <w:spacing w:after="0"/>
        <w:ind w:left="720" w:hanging="720"/>
        <w:rPr>
          <w:noProof/>
        </w:rPr>
      </w:pPr>
      <w:r w:rsidRPr="00A254E1">
        <w:rPr>
          <w:noProof/>
        </w:rPr>
        <w:t>26.</w:t>
      </w:r>
      <w:r w:rsidRPr="00A254E1">
        <w:rPr>
          <w:noProof/>
        </w:rPr>
        <w:tab/>
        <w:t xml:space="preserve">Schubert, S. </w:t>
      </w:r>
      <w:r w:rsidRPr="00A254E1">
        <w:rPr>
          <w:i/>
          <w:noProof/>
        </w:rPr>
        <w:t>An Update on Experimental Climate Prediction and Analysis Products Being Developed at NASA's Global Modeling and Assimilation Office</w:t>
      </w:r>
      <w:r w:rsidRPr="00A254E1">
        <w:rPr>
          <w:noProof/>
        </w:rPr>
        <w:t>. 2011.</w:t>
      </w:r>
    </w:p>
    <w:p w14:paraId="7DC81067" w14:textId="77777777" w:rsidR="00A254E1" w:rsidRPr="00A254E1" w:rsidRDefault="00A254E1" w:rsidP="00A254E1">
      <w:pPr>
        <w:pStyle w:val="EndNoteBibliography"/>
        <w:spacing w:after="0"/>
        <w:ind w:left="720" w:hanging="720"/>
        <w:rPr>
          <w:noProof/>
        </w:rPr>
      </w:pPr>
      <w:r w:rsidRPr="00A254E1">
        <w:rPr>
          <w:noProof/>
        </w:rPr>
        <w:t>27.</w:t>
      </w:r>
      <w:r w:rsidRPr="00A254E1">
        <w:rPr>
          <w:noProof/>
        </w:rPr>
        <w:tab/>
        <w:t xml:space="preserve">Riedel, M., S.E. Dosso, and L. Beran, </w:t>
      </w:r>
      <w:r w:rsidRPr="00A254E1">
        <w:rPr>
          <w:i/>
          <w:noProof/>
        </w:rPr>
        <w:t>Uncertainty estimation for amplitude variation with offset (AVO) inversion.</w:t>
      </w:r>
      <w:r w:rsidRPr="00A254E1">
        <w:rPr>
          <w:noProof/>
        </w:rPr>
        <w:t xml:space="preserve"> Geophysics, 2003. </w:t>
      </w:r>
      <w:r w:rsidRPr="00A254E1">
        <w:rPr>
          <w:b/>
          <w:noProof/>
        </w:rPr>
        <w:t>68</w:t>
      </w:r>
      <w:r w:rsidRPr="00A254E1">
        <w:rPr>
          <w:noProof/>
        </w:rPr>
        <w:t>(5): p. 1485-1496.</w:t>
      </w:r>
    </w:p>
    <w:p w14:paraId="70325405" w14:textId="77777777" w:rsidR="00A254E1" w:rsidRPr="00A254E1" w:rsidRDefault="00A254E1" w:rsidP="00A254E1">
      <w:pPr>
        <w:pStyle w:val="EndNoteBibliography"/>
        <w:spacing w:after="0"/>
        <w:ind w:left="720" w:hanging="720"/>
        <w:rPr>
          <w:noProof/>
        </w:rPr>
      </w:pPr>
      <w:r w:rsidRPr="00A254E1">
        <w:rPr>
          <w:noProof/>
        </w:rPr>
        <w:lastRenderedPageBreak/>
        <w:t>28.</w:t>
      </w:r>
      <w:r w:rsidRPr="00A254E1">
        <w:rPr>
          <w:noProof/>
        </w:rPr>
        <w:tab/>
        <w:t xml:space="preserve">Alonso, L. and F. Renard, </w:t>
      </w:r>
      <w:r w:rsidRPr="00A254E1">
        <w:rPr>
          <w:i/>
          <w:noProof/>
        </w:rPr>
        <w:t>A Comparative Study of the Physiological and Socio-Economic Vulnerabilities to Heat Waves of the Population of the Metropolis of Lyon (France) in a Climate Change Context.</w:t>
      </w:r>
      <w:r w:rsidRPr="00A254E1">
        <w:rPr>
          <w:noProof/>
        </w:rPr>
        <w:t xml:space="preserve"> International Journal of Environmental Research and Public Health, 2020. </w:t>
      </w:r>
      <w:r w:rsidRPr="00A254E1">
        <w:rPr>
          <w:b/>
          <w:noProof/>
        </w:rPr>
        <w:t>17</w:t>
      </w:r>
      <w:r w:rsidRPr="00A254E1">
        <w:rPr>
          <w:noProof/>
        </w:rPr>
        <w:t>(3): p. 1004.</w:t>
      </w:r>
    </w:p>
    <w:p w14:paraId="0EF92A37" w14:textId="09450DC4" w:rsidR="00A254E1" w:rsidRPr="00A254E1" w:rsidRDefault="00A254E1" w:rsidP="00A254E1">
      <w:pPr>
        <w:pStyle w:val="EndNoteBibliography"/>
        <w:spacing w:after="0"/>
        <w:ind w:left="720" w:hanging="720"/>
        <w:rPr>
          <w:i/>
          <w:noProof/>
        </w:rPr>
      </w:pPr>
      <w:r w:rsidRPr="00A254E1">
        <w:rPr>
          <w:noProof/>
        </w:rPr>
        <w:t>29.</w:t>
      </w:r>
      <w:r w:rsidRPr="00A254E1">
        <w:rPr>
          <w:noProof/>
        </w:rPr>
        <w:tab/>
      </w:r>
      <w:r w:rsidRPr="00A254E1">
        <w:rPr>
          <w:i/>
          <w:noProof/>
        </w:rPr>
        <w:t xml:space="preserve">Gauteng City-Region Observatory (2019). Quality of life in the Gauteng city-region: A report on key indicators. Retrieved from </w:t>
      </w:r>
      <w:hyperlink r:id="rId20" w:history="1">
        <w:r w:rsidRPr="00A254E1">
          <w:rPr>
            <w:rStyle w:val="Hyperlink"/>
            <w:i/>
            <w:noProof/>
          </w:rPr>
          <w:t>https://www.gcro.ac.za/about/annual-reports/</w:t>
        </w:r>
      </w:hyperlink>
      <w:r w:rsidRPr="00A254E1">
        <w:rPr>
          <w:i/>
          <w:noProof/>
        </w:rPr>
        <w:t>.</w:t>
      </w:r>
    </w:p>
    <w:p w14:paraId="187D28AE" w14:textId="77777777" w:rsidR="00A254E1" w:rsidRPr="00A254E1" w:rsidRDefault="00A254E1" w:rsidP="00A254E1">
      <w:pPr>
        <w:pStyle w:val="EndNoteBibliography"/>
        <w:spacing w:after="0"/>
        <w:ind w:left="720" w:hanging="720"/>
        <w:rPr>
          <w:noProof/>
        </w:rPr>
      </w:pPr>
      <w:r w:rsidRPr="00A254E1">
        <w:rPr>
          <w:noProof/>
        </w:rPr>
        <w:t>30.</w:t>
      </w:r>
      <w:r w:rsidRPr="00A254E1">
        <w:rPr>
          <w:noProof/>
        </w:rPr>
        <w:tab/>
        <w:t xml:space="preserve">National Institute of Statistics of Côte, d.I., </w:t>
      </w:r>
      <w:r w:rsidRPr="00A254E1">
        <w:rPr>
          <w:i/>
          <w:noProof/>
        </w:rPr>
        <w:t>National Institute of Statistics of Côte d'Ivoire Datasets</w:t>
      </w:r>
      <w:r w:rsidRPr="00A254E1">
        <w:rPr>
          <w:noProof/>
        </w:rPr>
        <w:t>. INS.</w:t>
      </w:r>
    </w:p>
    <w:p w14:paraId="6DC698D0" w14:textId="77777777" w:rsidR="00A254E1" w:rsidRPr="00A254E1" w:rsidRDefault="00A254E1" w:rsidP="00A254E1">
      <w:pPr>
        <w:pStyle w:val="EndNoteBibliography"/>
        <w:spacing w:after="0"/>
        <w:ind w:left="720" w:hanging="720"/>
        <w:rPr>
          <w:noProof/>
        </w:rPr>
      </w:pPr>
      <w:r w:rsidRPr="00A254E1">
        <w:rPr>
          <w:noProof/>
        </w:rPr>
        <w:t>31.</w:t>
      </w:r>
      <w:r w:rsidRPr="00A254E1">
        <w:rPr>
          <w:noProof/>
        </w:rPr>
        <w:tab/>
        <w:t xml:space="preserve">Hofierka, J., M. Gallay, and K. Onačillová, </w:t>
      </w:r>
      <w:r w:rsidRPr="00A254E1">
        <w:rPr>
          <w:i/>
          <w:noProof/>
        </w:rPr>
        <w:t>Physically-based land surface temperature modeling in urban areas using a 3-D city model and multispectral satellite data.</w:t>
      </w:r>
      <w:r w:rsidRPr="00A254E1">
        <w:rPr>
          <w:noProof/>
        </w:rPr>
        <w:t xml:space="preserve"> urban climate, 2020. </w:t>
      </w:r>
      <w:r w:rsidRPr="00A254E1">
        <w:rPr>
          <w:b/>
          <w:noProof/>
        </w:rPr>
        <w:t>31</w:t>
      </w:r>
      <w:r w:rsidRPr="00A254E1">
        <w:rPr>
          <w:noProof/>
        </w:rPr>
        <w:t>: p. 100566.</w:t>
      </w:r>
    </w:p>
    <w:p w14:paraId="3F41538A" w14:textId="77777777" w:rsidR="00A254E1" w:rsidRPr="00A254E1" w:rsidRDefault="00A254E1" w:rsidP="00A254E1">
      <w:pPr>
        <w:pStyle w:val="EndNoteBibliography"/>
        <w:spacing w:after="0"/>
        <w:ind w:left="720" w:hanging="720"/>
        <w:rPr>
          <w:noProof/>
        </w:rPr>
      </w:pPr>
      <w:r w:rsidRPr="00A254E1">
        <w:rPr>
          <w:noProof/>
        </w:rPr>
        <w:t>32.</w:t>
      </w:r>
      <w:r w:rsidRPr="00A254E1">
        <w:rPr>
          <w:noProof/>
        </w:rPr>
        <w:tab/>
        <w:t xml:space="preserve">Hooker, J., G. Duveiller, and A. Cescatti, </w:t>
      </w:r>
      <w:r w:rsidRPr="00A254E1">
        <w:rPr>
          <w:i/>
          <w:noProof/>
        </w:rPr>
        <w:t>A global dataset of air temperature derived from satellite remote sensing and weather stations.</w:t>
      </w:r>
      <w:r w:rsidRPr="00A254E1">
        <w:rPr>
          <w:noProof/>
        </w:rPr>
        <w:t xml:space="preserve"> Scientific Data, 2018. </w:t>
      </w:r>
      <w:r w:rsidRPr="00A254E1">
        <w:rPr>
          <w:b/>
          <w:noProof/>
        </w:rPr>
        <w:t>5</w:t>
      </w:r>
      <w:r w:rsidRPr="00A254E1">
        <w:rPr>
          <w:noProof/>
        </w:rPr>
        <w:t>(1): p. 180246.</w:t>
      </w:r>
    </w:p>
    <w:p w14:paraId="4107031F" w14:textId="77777777" w:rsidR="00A254E1" w:rsidRPr="00A254E1" w:rsidRDefault="00A254E1" w:rsidP="00A254E1">
      <w:pPr>
        <w:pStyle w:val="EndNoteBibliography"/>
        <w:spacing w:after="0"/>
        <w:ind w:left="720" w:hanging="720"/>
        <w:rPr>
          <w:noProof/>
        </w:rPr>
      </w:pPr>
      <w:r w:rsidRPr="00A254E1">
        <w:rPr>
          <w:noProof/>
        </w:rPr>
        <w:t>33.</w:t>
      </w:r>
      <w:r w:rsidRPr="00A254E1">
        <w:rPr>
          <w:noProof/>
        </w:rPr>
        <w:tab/>
        <w:t xml:space="preserve">Kershaw, P., et al. </w:t>
      </w:r>
      <w:r w:rsidRPr="00A254E1">
        <w:rPr>
          <w:i/>
          <w:noProof/>
        </w:rPr>
        <w:t>Delivering resilient access to global climate projections data for the Copernicus Climate Data Store using a distributed data infrastructure and hybrid cloud model</w:t>
      </w:r>
      <w:r w:rsidRPr="00A254E1">
        <w:rPr>
          <w:noProof/>
        </w:rPr>
        <w:t>. 2019.</w:t>
      </w:r>
    </w:p>
    <w:p w14:paraId="570FD49E" w14:textId="77777777" w:rsidR="00A254E1" w:rsidRPr="00A254E1" w:rsidRDefault="00A254E1" w:rsidP="00A254E1">
      <w:pPr>
        <w:pStyle w:val="EndNoteBibliography"/>
        <w:spacing w:after="0"/>
        <w:ind w:left="720" w:hanging="720"/>
        <w:rPr>
          <w:noProof/>
        </w:rPr>
      </w:pPr>
      <w:r w:rsidRPr="00A254E1">
        <w:rPr>
          <w:noProof/>
        </w:rPr>
        <w:t>34.</w:t>
      </w:r>
      <w:r w:rsidRPr="00A254E1">
        <w:rPr>
          <w:noProof/>
        </w:rPr>
        <w:tab/>
      </w:r>
      <w:r w:rsidRPr="00A254E1">
        <w:rPr>
          <w:i/>
          <w:noProof/>
        </w:rPr>
        <w:t>Copernicus Climate Data Store (CDS)</w:t>
      </w:r>
      <w:r w:rsidRPr="00A254E1">
        <w:rPr>
          <w:noProof/>
        </w:rPr>
        <w:t>. 2024, Copernicus Climate Change Service (C3S).</w:t>
      </w:r>
    </w:p>
    <w:p w14:paraId="1C05B870" w14:textId="77777777" w:rsidR="00A254E1" w:rsidRPr="00A254E1" w:rsidRDefault="00A254E1" w:rsidP="00A254E1">
      <w:pPr>
        <w:pStyle w:val="EndNoteBibliography"/>
        <w:spacing w:after="0"/>
        <w:ind w:left="720" w:hanging="720"/>
        <w:rPr>
          <w:noProof/>
        </w:rPr>
      </w:pPr>
      <w:r w:rsidRPr="00A254E1">
        <w:rPr>
          <w:noProof/>
        </w:rPr>
        <w:t>35.</w:t>
      </w:r>
      <w:r w:rsidRPr="00A254E1">
        <w:rPr>
          <w:noProof/>
        </w:rPr>
        <w:tab/>
      </w:r>
      <w:r w:rsidRPr="00A254E1">
        <w:rPr>
          <w:i/>
          <w:noProof/>
        </w:rPr>
        <w:t>Earth System Grid Federation (ESGF)</w:t>
      </w:r>
      <w:r w:rsidRPr="00A254E1">
        <w:rPr>
          <w:noProof/>
        </w:rPr>
        <w:t>. 2024, ESGF.</w:t>
      </w:r>
    </w:p>
    <w:p w14:paraId="61C9E618" w14:textId="77777777" w:rsidR="00A254E1" w:rsidRPr="00A254E1" w:rsidRDefault="00A254E1" w:rsidP="00A254E1">
      <w:pPr>
        <w:pStyle w:val="EndNoteBibliography"/>
        <w:spacing w:after="0"/>
        <w:ind w:left="720" w:hanging="720"/>
        <w:rPr>
          <w:noProof/>
        </w:rPr>
      </w:pPr>
      <w:r w:rsidRPr="00A254E1">
        <w:rPr>
          <w:noProof/>
        </w:rPr>
        <w:t>36.</w:t>
      </w:r>
      <w:r w:rsidRPr="00A254E1">
        <w:rPr>
          <w:noProof/>
        </w:rPr>
        <w:tab/>
        <w:t xml:space="preserve">Albrecht, C.M., et al., </w:t>
      </w:r>
      <w:r w:rsidRPr="00A254E1">
        <w:rPr>
          <w:i/>
          <w:noProof/>
        </w:rPr>
        <w:t>Pairs (Re)Loaded: System Design &amp; Benchmarking For Scalable Geospatial Applications.</w:t>
      </w:r>
      <w:r w:rsidRPr="00A254E1">
        <w:rPr>
          <w:noProof/>
        </w:rPr>
        <w:t xml:space="preserve"> 2020 IEEE Latin American GRSS &amp; ISPRS Remote Sensing Conference (LAGIRS), 2020: p. 488-493.</w:t>
      </w:r>
    </w:p>
    <w:p w14:paraId="567A04A6" w14:textId="77777777" w:rsidR="00A254E1" w:rsidRPr="00A254E1" w:rsidRDefault="00A254E1" w:rsidP="00A254E1">
      <w:pPr>
        <w:pStyle w:val="EndNoteBibliography"/>
        <w:spacing w:after="0"/>
        <w:ind w:left="720" w:hanging="720"/>
        <w:rPr>
          <w:noProof/>
        </w:rPr>
      </w:pPr>
      <w:r w:rsidRPr="00A254E1">
        <w:rPr>
          <w:noProof/>
        </w:rPr>
        <w:t>37.</w:t>
      </w:r>
      <w:r w:rsidRPr="00A254E1">
        <w:rPr>
          <w:noProof/>
        </w:rPr>
        <w:tab/>
      </w:r>
      <w:r w:rsidRPr="00A254E1">
        <w:rPr>
          <w:i/>
          <w:noProof/>
        </w:rPr>
        <w:t>10 m WorldCover 2020 v100</w:t>
      </w:r>
      <w:r w:rsidRPr="00A254E1">
        <w:rPr>
          <w:noProof/>
        </w:rPr>
        <w:t>. 2021, European Space Agency (ESA).</w:t>
      </w:r>
    </w:p>
    <w:p w14:paraId="0829D2DC" w14:textId="77777777" w:rsidR="00A254E1" w:rsidRPr="00A254E1" w:rsidRDefault="00A254E1" w:rsidP="00A254E1">
      <w:pPr>
        <w:pStyle w:val="EndNoteBibliography"/>
        <w:spacing w:after="0"/>
        <w:ind w:left="720" w:hanging="720"/>
        <w:rPr>
          <w:noProof/>
        </w:rPr>
      </w:pPr>
      <w:r w:rsidRPr="00A254E1">
        <w:rPr>
          <w:noProof/>
        </w:rPr>
        <w:t>38.</w:t>
      </w:r>
      <w:r w:rsidRPr="00A254E1">
        <w:rPr>
          <w:noProof/>
        </w:rPr>
        <w:tab/>
      </w:r>
      <w:r w:rsidRPr="00A254E1">
        <w:rPr>
          <w:i/>
          <w:noProof/>
        </w:rPr>
        <w:t>The Global Human Settlement Layer 2019 (GHSL 2019) public release</w:t>
      </w:r>
      <w:r w:rsidRPr="00A254E1">
        <w:rPr>
          <w:noProof/>
        </w:rPr>
        <w:t>. 2021, Publications Office of the European Union, Luxembourg.</w:t>
      </w:r>
    </w:p>
    <w:p w14:paraId="364D8CA5" w14:textId="77777777" w:rsidR="00A254E1" w:rsidRPr="00A254E1" w:rsidRDefault="00A254E1" w:rsidP="00A254E1">
      <w:pPr>
        <w:pStyle w:val="EndNoteBibliography"/>
        <w:spacing w:after="0"/>
        <w:ind w:left="720" w:hanging="720"/>
        <w:rPr>
          <w:noProof/>
        </w:rPr>
      </w:pPr>
      <w:r w:rsidRPr="00A254E1">
        <w:rPr>
          <w:noProof/>
        </w:rPr>
        <w:t>39.</w:t>
      </w:r>
      <w:r w:rsidRPr="00A254E1">
        <w:rPr>
          <w:noProof/>
        </w:rPr>
        <w:tab/>
        <w:t xml:space="preserve">Arifwidodo, S.D., P. Ratanawichit, and O. Chandrasiri. </w:t>
      </w:r>
      <w:r w:rsidRPr="00A254E1">
        <w:rPr>
          <w:i/>
          <w:noProof/>
        </w:rPr>
        <w:t>Understanding the Implications of Urban Heat Island Effects on Household Energy Consumption and Public Health in Southeast Asian Cities: Evidence from Thailand and Indonesia</w:t>
      </w:r>
      <w:r w:rsidRPr="00A254E1">
        <w:rPr>
          <w:noProof/>
        </w:rPr>
        <w:t>. 2020.</w:t>
      </w:r>
    </w:p>
    <w:p w14:paraId="0835BB4A" w14:textId="77777777" w:rsidR="00A254E1" w:rsidRPr="00A254E1" w:rsidRDefault="00A254E1" w:rsidP="00A254E1">
      <w:pPr>
        <w:pStyle w:val="EndNoteBibliography"/>
        <w:spacing w:after="0"/>
        <w:ind w:left="720" w:hanging="720"/>
        <w:rPr>
          <w:noProof/>
        </w:rPr>
      </w:pPr>
      <w:r w:rsidRPr="00A254E1">
        <w:rPr>
          <w:noProof/>
        </w:rPr>
        <w:t>40.</w:t>
      </w:r>
      <w:r w:rsidRPr="00A254E1">
        <w:rPr>
          <w:noProof/>
        </w:rPr>
        <w:tab/>
        <w:t xml:space="preserve">Narod, S.A., </w:t>
      </w:r>
      <w:r w:rsidRPr="00A254E1">
        <w:rPr>
          <w:i/>
          <w:noProof/>
        </w:rPr>
        <w:t>Countercurrents: The Bias of Choice.</w:t>
      </w:r>
      <w:r w:rsidRPr="00A254E1">
        <w:rPr>
          <w:noProof/>
        </w:rPr>
        <w:t xml:space="preserve"> Current Oncology, 2019. </w:t>
      </w:r>
      <w:r w:rsidRPr="00A254E1">
        <w:rPr>
          <w:b/>
          <w:noProof/>
        </w:rPr>
        <w:t>26</w:t>
      </w:r>
      <w:r w:rsidRPr="00A254E1">
        <w:rPr>
          <w:noProof/>
        </w:rPr>
        <w:t>(6): p. 712-713.</w:t>
      </w:r>
    </w:p>
    <w:p w14:paraId="1FF66DB2" w14:textId="77777777" w:rsidR="00A254E1" w:rsidRPr="00A254E1" w:rsidRDefault="00A254E1" w:rsidP="00A254E1">
      <w:pPr>
        <w:pStyle w:val="EndNoteBibliography"/>
        <w:spacing w:after="0"/>
        <w:ind w:left="720" w:hanging="720"/>
        <w:rPr>
          <w:noProof/>
        </w:rPr>
      </w:pPr>
      <w:r w:rsidRPr="00A254E1">
        <w:rPr>
          <w:noProof/>
        </w:rPr>
        <w:t>41.</w:t>
      </w:r>
      <w:r w:rsidRPr="00A254E1">
        <w:rPr>
          <w:noProof/>
        </w:rPr>
        <w:tab/>
        <w:t xml:space="preserve">Schwartz, R., et al., </w:t>
      </w:r>
      <w:r w:rsidRPr="00A254E1">
        <w:rPr>
          <w:i/>
          <w:noProof/>
        </w:rPr>
        <w:t>Towards a Standard for Identifying and Managing Bias in Artificial Intelligence.</w:t>
      </w:r>
      <w:r w:rsidRPr="00A254E1">
        <w:rPr>
          <w:noProof/>
        </w:rPr>
        <w:t xml:space="preserve"> 2022.</w:t>
      </w:r>
    </w:p>
    <w:p w14:paraId="76DD6EF5" w14:textId="77777777" w:rsidR="00A254E1" w:rsidRPr="00A254E1" w:rsidRDefault="00A254E1" w:rsidP="00A254E1">
      <w:pPr>
        <w:pStyle w:val="EndNoteBibliography"/>
        <w:spacing w:after="0"/>
        <w:ind w:left="720" w:hanging="720"/>
        <w:rPr>
          <w:noProof/>
        </w:rPr>
      </w:pPr>
      <w:r w:rsidRPr="00A254E1">
        <w:rPr>
          <w:noProof/>
        </w:rPr>
        <w:t>42.</w:t>
      </w:r>
      <w:r w:rsidRPr="00A254E1">
        <w:rPr>
          <w:noProof/>
        </w:rPr>
        <w:tab/>
        <w:t xml:space="preserve">Zhou, M., et al., </w:t>
      </w:r>
      <w:r w:rsidRPr="00A254E1">
        <w:rPr>
          <w:i/>
          <w:noProof/>
        </w:rPr>
        <w:t>Efficient Localisation Using Images and OpenStreetMaps.</w:t>
      </w:r>
      <w:r w:rsidRPr="00A254E1">
        <w:rPr>
          <w:noProof/>
        </w:rPr>
        <w:t xml:space="preserve"> 2021 IEEE/RSJ International Conference on Intelligent Robots and Systems (IROS), 2021: p. 5507-5513.</w:t>
      </w:r>
    </w:p>
    <w:p w14:paraId="5532737F" w14:textId="7A849628" w:rsidR="00A254E1" w:rsidRPr="00A254E1" w:rsidRDefault="00A254E1" w:rsidP="00A254E1">
      <w:pPr>
        <w:pStyle w:val="EndNoteBibliography"/>
        <w:spacing w:after="0"/>
        <w:ind w:left="720" w:hanging="720"/>
        <w:rPr>
          <w:i/>
          <w:noProof/>
        </w:rPr>
      </w:pPr>
      <w:r w:rsidRPr="00A254E1">
        <w:rPr>
          <w:noProof/>
        </w:rPr>
        <w:t>43.</w:t>
      </w:r>
      <w:r w:rsidRPr="00A254E1">
        <w:rPr>
          <w:noProof/>
        </w:rPr>
        <w:tab/>
      </w:r>
      <w:r w:rsidRPr="00A254E1">
        <w:rPr>
          <w:i/>
          <w:noProof/>
        </w:rPr>
        <w:t xml:space="preserve">European Space Agency. (n.d.). Sentinel Online: Sentinel Data Access. Retrieved from </w:t>
      </w:r>
      <w:hyperlink r:id="rId21" w:history="1">
        <w:r w:rsidRPr="00A254E1">
          <w:rPr>
            <w:rStyle w:val="Hyperlink"/>
            <w:i/>
            <w:noProof/>
          </w:rPr>
          <w:t>https://sentinel.esa.int/web/sentinel/sentinel-data-access</w:t>
        </w:r>
      </w:hyperlink>
      <w:r w:rsidRPr="00A254E1">
        <w:rPr>
          <w:i/>
          <w:noProof/>
        </w:rPr>
        <w:t>.</w:t>
      </w:r>
    </w:p>
    <w:p w14:paraId="24C3ED0F" w14:textId="77777777" w:rsidR="00A254E1" w:rsidRPr="00A254E1" w:rsidRDefault="00A254E1" w:rsidP="00A254E1">
      <w:pPr>
        <w:pStyle w:val="EndNoteBibliography"/>
        <w:spacing w:after="0"/>
        <w:ind w:left="720" w:hanging="720"/>
        <w:rPr>
          <w:noProof/>
        </w:rPr>
      </w:pPr>
      <w:r w:rsidRPr="00A254E1">
        <w:rPr>
          <w:noProof/>
        </w:rPr>
        <w:t>44.</w:t>
      </w:r>
      <w:r w:rsidRPr="00A254E1">
        <w:rPr>
          <w:noProof/>
        </w:rPr>
        <w:tab/>
        <w:t xml:space="preserve">Ludwig, C., et al., </w:t>
      </w:r>
      <w:r w:rsidRPr="00A254E1">
        <w:rPr>
          <w:i/>
          <w:noProof/>
        </w:rPr>
        <w:t>Mapping Public Urban Green Spaces Based on OpenStreetMap and Sentinel-2 Imagery Using Belief Functions.</w:t>
      </w:r>
      <w:r w:rsidRPr="00A254E1">
        <w:rPr>
          <w:noProof/>
        </w:rPr>
        <w:t xml:space="preserve"> ISPRS Int. J. Geo Inf., 2021. </w:t>
      </w:r>
      <w:r w:rsidRPr="00A254E1">
        <w:rPr>
          <w:b/>
          <w:noProof/>
        </w:rPr>
        <w:t>10</w:t>
      </w:r>
      <w:r w:rsidRPr="00A254E1">
        <w:rPr>
          <w:noProof/>
        </w:rPr>
        <w:t>: p. 251.</w:t>
      </w:r>
    </w:p>
    <w:p w14:paraId="73D65BE7" w14:textId="77777777" w:rsidR="00A254E1" w:rsidRPr="00A254E1" w:rsidRDefault="00A254E1" w:rsidP="00A254E1">
      <w:pPr>
        <w:pStyle w:val="EndNoteBibliography"/>
        <w:spacing w:after="0"/>
        <w:ind w:left="720" w:hanging="720"/>
        <w:rPr>
          <w:noProof/>
        </w:rPr>
      </w:pPr>
      <w:r w:rsidRPr="00A254E1">
        <w:rPr>
          <w:noProof/>
        </w:rPr>
        <w:t>45.</w:t>
      </w:r>
      <w:r w:rsidRPr="00A254E1">
        <w:rPr>
          <w:noProof/>
        </w:rPr>
        <w:tab/>
        <w:t xml:space="preserve">Janatian, N., et al., </w:t>
      </w:r>
      <w:r w:rsidRPr="00A254E1">
        <w:rPr>
          <w:i/>
          <w:noProof/>
        </w:rPr>
        <w:t>A statistical framework for estimating air temperature using MODIS land surface temperature data.</w:t>
      </w:r>
      <w:r w:rsidRPr="00A254E1">
        <w:rPr>
          <w:noProof/>
        </w:rPr>
        <w:t xml:space="preserve"> International Journal of Climatology, 2017. </w:t>
      </w:r>
      <w:r w:rsidRPr="00A254E1">
        <w:rPr>
          <w:b/>
          <w:noProof/>
        </w:rPr>
        <w:t>37</w:t>
      </w:r>
      <w:r w:rsidRPr="00A254E1">
        <w:rPr>
          <w:noProof/>
        </w:rPr>
        <w:t>(3): p. 1181-1194.</w:t>
      </w:r>
    </w:p>
    <w:p w14:paraId="23435E86" w14:textId="77777777" w:rsidR="00A254E1" w:rsidRPr="00A254E1" w:rsidRDefault="00A254E1" w:rsidP="00A254E1">
      <w:pPr>
        <w:pStyle w:val="EndNoteBibliography"/>
        <w:spacing w:after="0"/>
        <w:ind w:left="720" w:hanging="720"/>
        <w:rPr>
          <w:noProof/>
        </w:rPr>
      </w:pPr>
      <w:r w:rsidRPr="00A254E1">
        <w:rPr>
          <w:noProof/>
        </w:rPr>
        <w:t>46.</w:t>
      </w:r>
      <w:r w:rsidRPr="00A254E1">
        <w:rPr>
          <w:noProof/>
        </w:rPr>
        <w:tab/>
        <w:t xml:space="preserve">Kelleher, J.D. and B. Tierney, </w:t>
      </w:r>
      <w:r w:rsidRPr="00A254E1">
        <w:rPr>
          <w:i/>
          <w:noProof/>
        </w:rPr>
        <w:t>Data science</w:t>
      </w:r>
      <w:r w:rsidRPr="00A254E1">
        <w:rPr>
          <w:noProof/>
        </w:rPr>
        <w:t>. 2018: MIT Press.</w:t>
      </w:r>
    </w:p>
    <w:p w14:paraId="31D69C6C" w14:textId="77777777" w:rsidR="00A254E1" w:rsidRPr="00A254E1" w:rsidRDefault="00A254E1" w:rsidP="00A254E1">
      <w:pPr>
        <w:pStyle w:val="EndNoteBibliography"/>
        <w:spacing w:after="0"/>
        <w:ind w:left="720" w:hanging="720"/>
        <w:rPr>
          <w:noProof/>
        </w:rPr>
      </w:pPr>
      <w:r w:rsidRPr="00A254E1">
        <w:rPr>
          <w:noProof/>
        </w:rPr>
        <w:t>47.</w:t>
      </w:r>
      <w:r w:rsidRPr="00A254E1">
        <w:rPr>
          <w:noProof/>
        </w:rPr>
        <w:tab/>
        <w:t xml:space="preserve">Xu, J., et al., </w:t>
      </w:r>
      <w:r w:rsidRPr="00A254E1">
        <w:rPr>
          <w:i/>
          <w:noProof/>
        </w:rPr>
        <w:t>Downscaling Aster Land Surface Temperature over Urban Areas with Machine Learning-Based Area-To-Point Regression Kriging.</w:t>
      </w:r>
      <w:r w:rsidRPr="00A254E1">
        <w:rPr>
          <w:noProof/>
        </w:rPr>
        <w:t xml:space="preserve"> Remote. Sens., 2020. </w:t>
      </w:r>
      <w:r w:rsidRPr="00A254E1">
        <w:rPr>
          <w:b/>
          <w:noProof/>
        </w:rPr>
        <w:t>12</w:t>
      </w:r>
      <w:r w:rsidRPr="00A254E1">
        <w:rPr>
          <w:noProof/>
        </w:rPr>
        <w:t>: p. 1082.</w:t>
      </w:r>
    </w:p>
    <w:p w14:paraId="76B5C6D0" w14:textId="77777777" w:rsidR="00A254E1" w:rsidRPr="00A254E1" w:rsidRDefault="00A254E1" w:rsidP="00A254E1">
      <w:pPr>
        <w:pStyle w:val="EndNoteBibliography"/>
        <w:spacing w:after="0"/>
        <w:ind w:left="720" w:hanging="720"/>
        <w:rPr>
          <w:noProof/>
        </w:rPr>
      </w:pPr>
      <w:r w:rsidRPr="00A254E1">
        <w:rPr>
          <w:noProof/>
        </w:rPr>
        <w:t>48.</w:t>
      </w:r>
      <w:r w:rsidRPr="00A254E1">
        <w:rPr>
          <w:noProof/>
        </w:rPr>
        <w:tab/>
        <w:t xml:space="preserve">Usmani, R.S.A., et al., </w:t>
      </w:r>
      <w:r w:rsidRPr="00A254E1">
        <w:rPr>
          <w:i/>
          <w:noProof/>
        </w:rPr>
        <w:t>Air pollution and cardiorespiratory hospitalization, predictive modeling, and analysis using artificial intelligence techniques.</w:t>
      </w:r>
      <w:r w:rsidRPr="00A254E1">
        <w:rPr>
          <w:noProof/>
        </w:rPr>
        <w:t xml:space="preserve"> Environ Sci Pollut Res Int, 2021. </w:t>
      </w:r>
      <w:r w:rsidRPr="00A254E1">
        <w:rPr>
          <w:b/>
          <w:noProof/>
        </w:rPr>
        <w:t>28</w:t>
      </w:r>
      <w:r w:rsidRPr="00A254E1">
        <w:rPr>
          <w:noProof/>
        </w:rPr>
        <w:t>(40): p. 56759-56771.</w:t>
      </w:r>
    </w:p>
    <w:p w14:paraId="2A7B6628" w14:textId="77777777" w:rsidR="00A254E1" w:rsidRPr="00A254E1" w:rsidRDefault="00A254E1" w:rsidP="00A254E1">
      <w:pPr>
        <w:pStyle w:val="EndNoteBibliography"/>
        <w:spacing w:after="0"/>
        <w:ind w:left="720" w:hanging="720"/>
        <w:rPr>
          <w:noProof/>
        </w:rPr>
      </w:pPr>
      <w:r w:rsidRPr="00A254E1">
        <w:rPr>
          <w:noProof/>
        </w:rPr>
        <w:t>49.</w:t>
      </w:r>
      <w:r w:rsidRPr="00A254E1">
        <w:rPr>
          <w:noProof/>
        </w:rPr>
        <w:tab/>
        <w:t xml:space="preserve">Boudreault, J., C. Campagna, and F. Chebana, </w:t>
      </w:r>
      <w:r w:rsidRPr="00A254E1">
        <w:rPr>
          <w:i/>
          <w:noProof/>
        </w:rPr>
        <w:t>Machine and deep learning for modelling heat-health relationships.</w:t>
      </w:r>
      <w:r w:rsidRPr="00A254E1">
        <w:rPr>
          <w:noProof/>
        </w:rPr>
        <w:t xml:space="preserve"> Sci Total Environ, 2023. </w:t>
      </w:r>
      <w:r w:rsidRPr="00A254E1">
        <w:rPr>
          <w:b/>
          <w:noProof/>
        </w:rPr>
        <w:t>892</w:t>
      </w:r>
      <w:r w:rsidRPr="00A254E1">
        <w:rPr>
          <w:noProof/>
        </w:rPr>
        <w:t>: p. 164660.</w:t>
      </w:r>
    </w:p>
    <w:p w14:paraId="4727FCC0" w14:textId="77777777" w:rsidR="00A254E1" w:rsidRPr="00A254E1" w:rsidRDefault="00A254E1" w:rsidP="00A254E1">
      <w:pPr>
        <w:pStyle w:val="EndNoteBibliography"/>
        <w:spacing w:after="0"/>
        <w:ind w:left="720" w:hanging="720"/>
        <w:rPr>
          <w:noProof/>
        </w:rPr>
      </w:pPr>
      <w:r w:rsidRPr="00A254E1">
        <w:rPr>
          <w:noProof/>
        </w:rPr>
        <w:t>50.</w:t>
      </w:r>
      <w:r w:rsidRPr="00A254E1">
        <w:rPr>
          <w:noProof/>
        </w:rPr>
        <w:tab/>
        <w:t xml:space="preserve">Boudreault, J., C. Campagna, and F. Chebana, </w:t>
      </w:r>
      <w:r w:rsidRPr="00A254E1">
        <w:rPr>
          <w:i/>
          <w:noProof/>
        </w:rPr>
        <w:t>Revisiting the importance of temperature, weather and air pollution variables in heat-mortality relationships with machine learning.</w:t>
      </w:r>
      <w:r w:rsidRPr="00A254E1">
        <w:rPr>
          <w:noProof/>
        </w:rPr>
        <w:t xml:space="preserve"> Environ Sci Pollut Res Int, 2024. </w:t>
      </w:r>
      <w:r w:rsidRPr="00A254E1">
        <w:rPr>
          <w:b/>
          <w:noProof/>
        </w:rPr>
        <w:t>31</w:t>
      </w:r>
      <w:r w:rsidRPr="00A254E1">
        <w:rPr>
          <w:noProof/>
        </w:rPr>
        <w:t>(9): p. 14059-14070.</w:t>
      </w:r>
    </w:p>
    <w:p w14:paraId="048C99E0" w14:textId="77777777" w:rsidR="00A254E1" w:rsidRPr="00A254E1" w:rsidRDefault="00A254E1" w:rsidP="00A254E1">
      <w:pPr>
        <w:pStyle w:val="EndNoteBibliography"/>
        <w:spacing w:after="0"/>
        <w:ind w:left="720" w:hanging="720"/>
        <w:rPr>
          <w:noProof/>
        </w:rPr>
      </w:pPr>
      <w:r w:rsidRPr="00A254E1">
        <w:rPr>
          <w:noProof/>
        </w:rPr>
        <w:t>51.</w:t>
      </w:r>
      <w:r w:rsidRPr="00A254E1">
        <w:rPr>
          <w:noProof/>
        </w:rPr>
        <w:tab/>
        <w:t xml:space="preserve">Wang, C., L. Feng, and Y. Qi, </w:t>
      </w:r>
      <w:r w:rsidRPr="00A254E1">
        <w:rPr>
          <w:i/>
          <w:noProof/>
        </w:rPr>
        <w:t>Explainable deep learning predictions for illness risk of mental disorders in Nanjing, China.</w:t>
      </w:r>
      <w:r w:rsidRPr="00A254E1">
        <w:rPr>
          <w:noProof/>
        </w:rPr>
        <w:t xml:space="preserve"> Environmental Research, 2021. </w:t>
      </w:r>
      <w:r w:rsidRPr="00A254E1">
        <w:rPr>
          <w:b/>
          <w:noProof/>
        </w:rPr>
        <w:t>202</w:t>
      </w:r>
      <w:r w:rsidRPr="00A254E1">
        <w:rPr>
          <w:noProof/>
        </w:rPr>
        <w:t>: p. 111740.</w:t>
      </w:r>
    </w:p>
    <w:p w14:paraId="1DC8282D" w14:textId="77777777" w:rsidR="00A254E1" w:rsidRPr="00A254E1" w:rsidRDefault="00A254E1" w:rsidP="00A254E1">
      <w:pPr>
        <w:pStyle w:val="EndNoteBibliography"/>
        <w:spacing w:after="0"/>
        <w:ind w:left="720" w:hanging="720"/>
        <w:rPr>
          <w:noProof/>
        </w:rPr>
      </w:pPr>
      <w:r w:rsidRPr="00A254E1">
        <w:rPr>
          <w:noProof/>
        </w:rPr>
        <w:lastRenderedPageBreak/>
        <w:t>52.</w:t>
      </w:r>
      <w:r w:rsidRPr="00A254E1">
        <w:rPr>
          <w:noProof/>
        </w:rPr>
        <w:tab/>
        <w:t xml:space="preserve">Wang, C., Y. Qi, and Z. Chen, </w:t>
      </w:r>
      <w:r w:rsidRPr="00A254E1">
        <w:rPr>
          <w:i/>
          <w:noProof/>
        </w:rPr>
        <w:t>Explainable Gated Recurrent Unit to explore the effect of co-exposure to multiple air pollutants and meteorological conditions on mental health outcomes.</w:t>
      </w:r>
      <w:r w:rsidRPr="00A254E1">
        <w:rPr>
          <w:noProof/>
        </w:rPr>
        <w:t xml:space="preserve"> Environ Int, 2023. </w:t>
      </w:r>
      <w:r w:rsidRPr="00A254E1">
        <w:rPr>
          <w:b/>
          <w:noProof/>
        </w:rPr>
        <w:t>171</w:t>
      </w:r>
      <w:r w:rsidRPr="00A254E1">
        <w:rPr>
          <w:noProof/>
        </w:rPr>
        <w:t>: p. 107689.</w:t>
      </w:r>
    </w:p>
    <w:p w14:paraId="5510FF32" w14:textId="77777777" w:rsidR="00A254E1" w:rsidRPr="00A254E1" w:rsidRDefault="00A254E1" w:rsidP="00A254E1">
      <w:pPr>
        <w:pStyle w:val="EndNoteBibliography"/>
        <w:spacing w:after="0"/>
        <w:ind w:left="720" w:hanging="720"/>
        <w:rPr>
          <w:noProof/>
        </w:rPr>
      </w:pPr>
      <w:r w:rsidRPr="00A254E1">
        <w:rPr>
          <w:noProof/>
        </w:rPr>
        <w:t>53.</w:t>
      </w:r>
      <w:r w:rsidRPr="00A254E1">
        <w:rPr>
          <w:noProof/>
        </w:rPr>
        <w:tab/>
        <w:t xml:space="preserve">Lee, W., et al., </w:t>
      </w:r>
      <w:r w:rsidRPr="00A254E1">
        <w:rPr>
          <w:i/>
          <w:noProof/>
        </w:rPr>
        <w:t>Forecasting of non-accidental, cardiovascular, and respiratory mortality with environmental exposures adopting machine learning approaches.</w:t>
      </w:r>
      <w:r w:rsidRPr="00A254E1">
        <w:rPr>
          <w:noProof/>
        </w:rPr>
        <w:t xml:space="preserve"> Environ Sci Pollut Res Int, 2022. </w:t>
      </w:r>
      <w:r w:rsidRPr="00A254E1">
        <w:rPr>
          <w:b/>
          <w:noProof/>
        </w:rPr>
        <w:t>29</w:t>
      </w:r>
      <w:r w:rsidRPr="00A254E1">
        <w:rPr>
          <w:noProof/>
        </w:rPr>
        <w:t>(58): p. 88318-88329.</w:t>
      </w:r>
    </w:p>
    <w:p w14:paraId="45039FE8" w14:textId="77777777" w:rsidR="00A254E1" w:rsidRPr="00A254E1" w:rsidRDefault="00A254E1" w:rsidP="00A254E1">
      <w:pPr>
        <w:pStyle w:val="EndNoteBibliography"/>
        <w:spacing w:after="0"/>
        <w:ind w:left="720" w:hanging="720"/>
        <w:rPr>
          <w:noProof/>
        </w:rPr>
      </w:pPr>
      <w:r w:rsidRPr="00A254E1">
        <w:rPr>
          <w:noProof/>
        </w:rPr>
        <w:t>54.</w:t>
      </w:r>
      <w:r w:rsidRPr="00A254E1">
        <w:rPr>
          <w:noProof/>
        </w:rPr>
        <w:tab/>
        <w:t xml:space="preserve">Nishimura, T., et al., </w:t>
      </w:r>
      <w:r w:rsidRPr="00A254E1">
        <w:rPr>
          <w:i/>
          <w:noProof/>
        </w:rPr>
        <w:t>Social Implementation and Intervention with Estimated Morbidity of Heat-Related Illnesses from Weather Data: A Case Study from Nagoya City, Japan.</w:t>
      </w:r>
      <w:r w:rsidRPr="00A254E1">
        <w:rPr>
          <w:noProof/>
        </w:rPr>
        <w:t xml:space="preserve"> Sustainable Cities and Society, 2021. </w:t>
      </w:r>
      <w:r w:rsidRPr="00A254E1">
        <w:rPr>
          <w:b/>
          <w:noProof/>
        </w:rPr>
        <w:t>74</w:t>
      </w:r>
      <w:r w:rsidRPr="00A254E1">
        <w:rPr>
          <w:noProof/>
        </w:rPr>
        <w:t>: p. 103203.</w:t>
      </w:r>
    </w:p>
    <w:p w14:paraId="096BBB2E" w14:textId="77777777" w:rsidR="00A254E1" w:rsidRPr="00A254E1" w:rsidRDefault="00A254E1" w:rsidP="00A254E1">
      <w:pPr>
        <w:pStyle w:val="EndNoteBibliography"/>
        <w:spacing w:after="0"/>
        <w:ind w:left="720" w:hanging="720"/>
        <w:rPr>
          <w:noProof/>
        </w:rPr>
      </w:pPr>
      <w:r w:rsidRPr="00A254E1">
        <w:rPr>
          <w:noProof/>
        </w:rPr>
        <w:t>55.</w:t>
      </w:r>
      <w:r w:rsidRPr="00A254E1">
        <w:rPr>
          <w:noProof/>
        </w:rPr>
        <w:tab/>
        <w:t xml:space="preserve">Arsad, F.S., et al., </w:t>
      </w:r>
      <w:r w:rsidRPr="00A254E1">
        <w:rPr>
          <w:i/>
          <w:noProof/>
        </w:rPr>
        <w:t>The Impact of Heatwaves on Mortality and Morbidity and the Associated Vulnerability Factors: A Systematic Review.</w:t>
      </w:r>
      <w:r w:rsidRPr="00A254E1">
        <w:rPr>
          <w:noProof/>
        </w:rPr>
        <w:t xml:space="preserve"> Int J Environ Res Public Health, 2022. </w:t>
      </w:r>
      <w:r w:rsidRPr="00A254E1">
        <w:rPr>
          <w:b/>
          <w:noProof/>
        </w:rPr>
        <w:t>19</w:t>
      </w:r>
      <w:r w:rsidRPr="00A254E1">
        <w:rPr>
          <w:noProof/>
        </w:rPr>
        <w:t>(23).</w:t>
      </w:r>
    </w:p>
    <w:p w14:paraId="6221F557" w14:textId="77777777" w:rsidR="00A254E1" w:rsidRPr="00A254E1" w:rsidRDefault="00A254E1" w:rsidP="00A254E1">
      <w:pPr>
        <w:pStyle w:val="EndNoteBibliography"/>
        <w:spacing w:after="0"/>
        <w:ind w:left="720" w:hanging="720"/>
        <w:rPr>
          <w:noProof/>
        </w:rPr>
      </w:pPr>
      <w:r w:rsidRPr="00A254E1">
        <w:rPr>
          <w:noProof/>
        </w:rPr>
        <w:t>56.</w:t>
      </w:r>
      <w:r w:rsidRPr="00A254E1">
        <w:rPr>
          <w:noProof/>
        </w:rPr>
        <w:tab/>
        <w:t xml:space="preserve">Hastie, T., R. Tibshirani, and J. Friedman, </w:t>
      </w:r>
      <w:r w:rsidRPr="00A254E1">
        <w:rPr>
          <w:i/>
          <w:noProof/>
        </w:rPr>
        <w:t>The Elements of Statistical Learning: Data Mining, Inference, and Prediction</w:t>
      </w:r>
      <w:r w:rsidRPr="00A254E1">
        <w:rPr>
          <w:noProof/>
        </w:rPr>
        <w:t>. Springer Series in Statistics. 2009: Springer.</w:t>
      </w:r>
    </w:p>
    <w:p w14:paraId="1E24E242" w14:textId="77777777" w:rsidR="00A254E1" w:rsidRPr="00A254E1" w:rsidRDefault="00A254E1" w:rsidP="00A254E1">
      <w:pPr>
        <w:pStyle w:val="EndNoteBibliography"/>
        <w:spacing w:after="0"/>
        <w:ind w:left="720" w:hanging="720"/>
        <w:rPr>
          <w:noProof/>
        </w:rPr>
      </w:pPr>
      <w:r w:rsidRPr="00A254E1">
        <w:rPr>
          <w:noProof/>
        </w:rPr>
        <w:t>57.</w:t>
      </w:r>
      <w:r w:rsidRPr="00A254E1">
        <w:rPr>
          <w:noProof/>
        </w:rPr>
        <w:tab/>
        <w:t xml:space="preserve">Lin, C.-Y., et al., </w:t>
      </w:r>
      <w:r w:rsidRPr="00A254E1">
        <w:rPr>
          <w:i/>
          <w:noProof/>
        </w:rPr>
        <w:t>Impact of an improved WRF urban canopy model on diurnal air temperature simulation over northern Taiwan.</w:t>
      </w:r>
      <w:r w:rsidRPr="00A254E1">
        <w:rPr>
          <w:noProof/>
        </w:rPr>
        <w:t xml:space="preserve"> Atmospheric Chemistry and Physics, 2015. </w:t>
      </w:r>
      <w:r w:rsidRPr="00A254E1">
        <w:rPr>
          <w:b/>
          <w:noProof/>
        </w:rPr>
        <w:t>16</w:t>
      </w:r>
      <w:r w:rsidRPr="00A254E1">
        <w:rPr>
          <w:noProof/>
        </w:rPr>
        <w:t>: p. 1809-1822.</w:t>
      </w:r>
    </w:p>
    <w:p w14:paraId="522A6E30" w14:textId="77777777" w:rsidR="00A254E1" w:rsidRPr="00A254E1" w:rsidRDefault="00A254E1" w:rsidP="00A254E1">
      <w:pPr>
        <w:pStyle w:val="EndNoteBibliography"/>
        <w:spacing w:after="0"/>
        <w:ind w:left="720" w:hanging="720"/>
        <w:rPr>
          <w:noProof/>
        </w:rPr>
      </w:pPr>
      <w:r w:rsidRPr="00A254E1">
        <w:rPr>
          <w:noProof/>
        </w:rPr>
        <w:t>58.</w:t>
      </w:r>
      <w:r w:rsidRPr="00A254E1">
        <w:rPr>
          <w:noProof/>
        </w:rPr>
        <w:tab/>
        <w:t xml:space="preserve">Richard, D.R., et al., </w:t>
      </w:r>
      <w:r w:rsidRPr="00A254E1">
        <w:rPr>
          <w:i/>
          <w:noProof/>
        </w:rPr>
        <w:t>Calculating the sample size required for developing a clinical prediction model.</w:t>
      </w:r>
      <w:r w:rsidRPr="00A254E1">
        <w:rPr>
          <w:noProof/>
        </w:rPr>
        <w:t xml:space="preserve"> BMJ, 2020. </w:t>
      </w:r>
      <w:r w:rsidRPr="00A254E1">
        <w:rPr>
          <w:b/>
          <w:noProof/>
        </w:rPr>
        <w:t>368</w:t>
      </w:r>
      <w:r w:rsidRPr="00A254E1">
        <w:rPr>
          <w:noProof/>
        </w:rPr>
        <w:t>: p. m441.</w:t>
      </w:r>
    </w:p>
    <w:p w14:paraId="31CBFF8A" w14:textId="77777777" w:rsidR="00A254E1" w:rsidRPr="00A254E1" w:rsidRDefault="00A254E1" w:rsidP="00A254E1">
      <w:pPr>
        <w:pStyle w:val="EndNoteBibliography"/>
        <w:ind w:left="720" w:hanging="720"/>
        <w:rPr>
          <w:noProof/>
        </w:rPr>
      </w:pPr>
      <w:r w:rsidRPr="00A254E1">
        <w:rPr>
          <w:noProof/>
        </w:rPr>
        <w:t>59.</w:t>
      </w:r>
      <w:r w:rsidRPr="00A254E1">
        <w:rPr>
          <w:noProof/>
        </w:rPr>
        <w:tab/>
        <w:t xml:space="preserve">Jaiswal, A. and S. Sarkar, </w:t>
      </w:r>
      <w:r w:rsidRPr="00A254E1">
        <w:rPr>
          <w:i/>
          <w:noProof/>
        </w:rPr>
        <w:t>Climate Leadership: Ahmedabad’s 6th Heat Action Plan</w:t>
      </w:r>
      <w:r w:rsidRPr="00A254E1">
        <w:rPr>
          <w:noProof/>
        </w:rPr>
        <w:t>. 2018, NRDC.</w:t>
      </w:r>
    </w:p>
    <w:p w14:paraId="4FB05250" w14:textId="56847010" w:rsidR="002205B1" w:rsidRDefault="008B2DB9">
      <w:r>
        <w:fldChar w:fldCharType="end"/>
      </w:r>
      <w:bookmarkEnd w:id="0"/>
    </w:p>
    <w:sectPr w:rsidR="002205B1">
      <w:footerReference w:type="default" r:id="rId22"/>
      <w:pgSz w:w="11906" w:h="16838"/>
      <w:pgMar w:top="1440" w:right="1440" w:bottom="1440" w:left="1440" w:header="708" w:footer="708"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5C84C0" w14:textId="77777777" w:rsidR="00D63971" w:rsidRDefault="00D63971">
      <w:pPr>
        <w:spacing w:after="0" w:line="240" w:lineRule="auto"/>
      </w:pPr>
      <w:r>
        <w:separator/>
      </w:r>
    </w:p>
  </w:endnote>
  <w:endnote w:type="continuationSeparator" w:id="0">
    <w:p w14:paraId="571F4E9B" w14:textId="77777777" w:rsidR="00D63971" w:rsidRDefault="00D63971">
      <w:pPr>
        <w:spacing w:after="0" w:line="240" w:lineRule="auto"/>
      </w:pPr>
      <w:r>
        <w:continuationSeparator/>
      </w:r>
    </w:p>
  </w:endnote>
  <w:endnote w:type="continuationNotice" w:id="1">
    <w:p w14:paraId="0B2D0481" w14:textId="77777777" w:rsidR="00D63971" w:rsidRDefault="00D639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62615"/>
      <w:docPartObj>
        <w:docPartGallery w:val="Page Numbers (Bottom of Page)"/>
        <w:docPartUnique/>
      </w:docPartObj>
    </w:sdtPr>
    <w:sdtEndPr>
      <w:rPr>
        <w:noProof/>
      </w:rPr>
    </w:sdtEndPr>
    <w:sdtContent>
      <w:p w14:paraId="7353EAD3" w14:textId="18916BB6" w:rsidR="006E5587" w:rsidRDefault="006E55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B53BBD" w14:textId="77777777" w:rsidR="006E5587" w:rsidRDefault="006E55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140F9" w14:textId="77777777" w:rsidR="00D63971" w:rsidRDefault="00D63971">
      <w:pPr>
        <w:spacing w:after="0" w:line="240" w:lineRule="auto"/>
      </w:pPr>
      <w:r>
        <w:separator/>
      </w:r>
    </w:p>
  </w:footnote>
  <w:footnote w:type="continuationSeparator" w:id="0">
    <w:p w14:paraId="1EF07918" w14:textId="77777777" w:rsidR="00D63971" w:rsidRDefault="00D63971">
      <w:pPr>
        <w:spacing w:after="0" w:line="240" w:lineRule="auto"/>
      </w:pPr>
      <w:r>
        <w:continuationSeparator/>
      </w:r>
    </w:p>
  </w:footnote>
  <w:footnote w:type="continuationNotice" w:id="1">
    <w:p w14:paraId="79404C3E" w14:textId="77777777" w:rsidR="00D63971" w:rsidRDefault="00D6397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88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94C73"/>
    <w:multiLevelType w:val="hybridMultilevel"/>
    <w:tmpl w:val="F60E0102"/>
    <w:lvl w:ilvl="0" w:tplc="58BE067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773748B"/>
    <w:multiLevelType w:val="hybridMultilevel"/>
    <w:tmpl w:val="2E1E86F6"/>
    <w:lvl w:ilvl="0" w:tplc="AA889484">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3145BC"/>
    <w:multiLevelType w:val="hybridMultilevel"/>
    <w:tmpl w:val="F3DAA800"/>
    <w:lvl w:ilvl="0" w:tplc="AE0CA9A4">
      <w:start w:val="1"/>
      <w:numFmt w:val="decimal"/>
      <w:lvlText w:val="%1."/>
      <w:lvlJc w:val="left"/>
      <w:pPr>
        <w:ind w:left="1080" w:hanging="360"/>
      </w:pPr>
    </w:lvl>
    <w:lvl w:ilvl="1" w:tplc="90DCF3C8">
      <w:start w:val="1"/>
      <w:numFmt w:val="lowerLetter"/>
      <w:lvlText w:val="%2."/>
      <w:lvlJc w:val="left"/>
      <w:pPr>
        <w:ind w:left="1800" w:hanging="360"/>
      </w:pPr>
    </w:lvl>
    <w:lvl w:ilvl="2" w:tplc="CC7E88F8">
      <w:start w:val="1"/>
      <w:numFmt w:val="lowerRoman"/>
      <w:lvlText w:val="%3."/>
      <w:lvlJc w:val="right"/>
      <w:pPr>
        <w:ind w:left="2520" w:hanging="180"/>
      </w:pPr>
    </w:lvl>
    <w:lvl w:ilvl="3" w:tplc="242AE24C">
      <w:start w:val="1"/>
      <w:numFmt w:val="decimal"/>
      <w:lvlText w:val="%4."/>
      <w:lvlJc w:val="left"/>
      <w:pPr>
        <w:ind w:left="3240" w:hanging="360"/>
      </w:pPr>
    </w:lvl>
    <w:lvl w:ilvl="4" w:tplc="0758348C">
      <w:start w:val="1"/>
      <w:numFmt w:val="lowerLetter"/>
      <w:lvlText w:val="%5."/>
      <w:lvlJc w:val="left"/>
      <w:pPr>
        <w:ind w:left="3960" w:hanging="360"/>
      </w:pPr>
    </w:lvl>
    <w:lvl w:ilvl="5" w:tplc="49E6590C">
      <w:start w:val="1"/>
      <w:numFmt w:val="lowerRoman"/>
      <w:lvlText w:val="%6."/>
      <w:lvlJc w:val="right"/>
      <w:pPr>
        <w:ind w:left="4680" w:hanging="180"/>
      </w:pPr>
    </w:lvl>
    <w:lvl w:ilvl="6" w:tplc="801C543E">
      <w:start w:val="1"/>
      <w:numFmt w:val="decimal"/>
      <w:lvlText w:val="%7."/>
      <w:lvlJc w:val="left"/>
      <w:pPr>
        <w:ind w:left="5400" w:hanging="360"/>
      </w:pPr>
    </w:lvl>
    <w:lvl w:ilvl="7" w:tplc="3ABCCBE0">
      <w:start w:val="1"/>
      <w:numFmt w:val="lowerLetter"/>
      <w:lvlText w:val="%8."/>
      <w:lvlJc w:val="left"/>
      <w:pPr>
        <w:ind w:left="6120" w:hanging="360"/>
      </w:pPr>
    </w:lvl>
    <w:lvl w:ilvl="8" w:tplc="D5362B28">
      <w:start w:val="1"/>
      <w:numFmt w:val="lowerRoman"/>
      <w:lvlText w:val="%9."/>
      <w:lvlJc w:val="right"/>
      <w:pPr>
        <w:ind w:left="6840" w:hanging="180"/>
      </w:pPr>
    </w:lvl>
  </w:abstractNum>
  <w:abstractNum w:abstractNumId="4" w15:restartNumberingAfterBreak="0">
    <w:nsid w:val="0C1D536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C6E351C"/>
    <w:multiLevelType w:val="hybridMultilevel"/>
    <w:tmpl w:val="9B0EFD44"/>
    <w:lvl w:ilvl="0" w:tplc="DE46A9B0">
      <w:start w:val="1"/>
      <w:numFmt w:val="bullet"/>
      <w:lvlText w:val=""/>
      <w:lvlJc w:val="left"/>
      <w:pPr>
        <w:ind w:left="720" w:hanging="360"/>
      </w:pPr>
      <w:rPr>
        <w:rFonts w:ascii="Symbol" w:hAnsi="Symbol" w:hint="default"/>
      </w:rPr>
    </w:lvl>
    <w:lvl w:ilvl="1" w:tplc="55EC9032">
      <w:start w:val="1"/>
      <w:numFmt w:val="bullet"/>
      <w:lvlText w:val="o"/>
      <w:lvlJc w:val="left"/>
      <w:pPr>
        <w:ind w:left="1440" w:hanging="360"/>
      </w:pPr>
      <w:rPr>
        <w:rFonts w:ascii="Courier New" w:hAnsi="Courier New" w:hint="default"/>
      </w:rPr>
    </w:lvl>
    <w:lvl w:ilvl="2" w:tplc="76DC69F2">
      <w:start w:val="1"/>
      <w:numFmt w:val="bullet"/>
      <w:lvlText w:val=""/>
      <w:lvlJc w:val="left"/>
      <w:pPr>
        <w:ind w:left="2160" w:hanging="360"/>
      </w:pPr>
      <w:rPr>
        <w:rFonts w:ascii="Wingdings" w:hAnsi="Wingdings" w:hint="default"/>
      </w:rPr>
    </w:lvl>
    <w:lvl w:ilvl="3" w:tplc="06A2E3D0">
      <w:start w:val="1"/>
      <w:numFmt w:val="bullet"/>
      <w:lvlText w:val=""/>
      <w:lvlJc w:val="left"/>
      <w:pPr>
        <w:ind w:left="2880" w:hanging="360"/>
      </w:pPr>
      <w:rPr>
        <w:rFonts w:ascii="Symbol" w:hAnsi="Symbol" w:hint="default"/>
      </w:rPr>
    </w:lvl>
    <w:lvl w:ilvl="4" w:tplc="22265838">
      <w:start w:val="1"/>
      <w:numFmt w:val="bullet"/>
      <w:lvlText w:val="o"/>
      <w:lvlJc w:val="left"/>
      <w:pPr>
        <w:ind w:left="3600" w:hanging="360"/>
      </w:pPr>
      <w:rPr>
        <w:rFonts w:ascii="Courier New" w:hAnsi="Courier New" w:hint="default"/>
      </w:rPr>
    </w:lvl>
    <w:lvl w:ilvl="5" w:tplc="CB1EDF0A">
      <w:start w:val="1"/>
      <w:numFmt w:val="bullet"/>
      <w:lvlText w:val=""/>
      <w:lvlJc w:val="left"/>
      <w:pPr>
        <w:ind w:left="4320" w:hanging="360"/>
      </w:pPr>
      <w:rPr>
        <w:rFonts w:ascii="Wingdings" w:hAnsi="Wingdings" w:hint="default"/>
      </w:rPr>
    </w:lvl>
    <w:lvl w:ilvl="6" w:tplc="02606D66">
      <w:start w:val="1"/>
      <w:numFmt w:val="bullet"/>
      <w:lvlText w:val=""/>
      <w:lvlJc w:val="left"/>
      <w:pPr>
        <w:ind w:left="5040" w:hanging="360"/>
      </w:pPr>
      <w:rPr>
        <w:rFonts w:ascii="Symbol" w:hAnsi="Symbol" w:hint="default"/>
      </w:rPr>
    </w:lvl>
    <w:lvl w:ilvl="7" w:tplc="4AE834FE">
      <w:start w:val="1"/>
      <w:numFmt w:val="bullet"/>
      <w:lvlText w:val="o"/>
      <w:lvlJc w:val="left"/>
      <w:pPr>
        <w:ind w:left="5760" w:hanging="360"/>
      </w:pPr>
      <w:rPr>
        <w:rFonts w:ascii="Courier New" w:hAnsi="Courier New" w:hint="default"/>
      </w:rPr>
    </w:lvl>
    <w:lvl w:ilvl="8" w:tplc="3B8A823E">
      <w:start w:val="1"/>
      <w:numFmt w:val="bullet"/>
      <w:lvlText w:val=""/>
      <w:lvlJc w:val="left"/>
      <w:pPr>
        <w:ind w:left="6480" w:hanging="360"/>
      </w:pPr>
      <w:rPr>
        <w:rFonts w:ascii="Wingdings" w:hAnsi="Wingdings" w:hint="default"/>
      </w:rPr>
    </w:lvl>
  </w:abstractNum>
  <w:abstractNum w:abstractNumId="6" w15:restartNumberingAfterBreak="0">
    <w:nsid w:val="0D0F3576"/>
    <w:multiLevelType w:val="multilevel"/>
    <w:tmpl w:val="5142B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30522"/>
    <w:multiLevelType w:val="hybridMultilevel"/>
    <w:tmpl w:val="1764D5CC"/>
    <w:lvl w:ilvl="0" w:tplc="704C7934">
      <w:start w:val="1"/>
      <w:numFmt w:val="bullet"/>
      <w:lvlText w:val=""/>
      <w:lvlJc w:val="left"/>
      <w:pPr>
        <w:tabs>
          <w:tab w:val="num" w:pos="720"/>
        </w:tabs>
        <w:ind w:left="720" w:hanging="360"/>
      </w:pPr>
      <w:rPr>
        <w:rFonts w:ascii="Symbol" w:hAnsi="Symbol" w:hint="default"/>
        <w:sz w:val="20"/>
      </w:rPr>
    </w:lvl>
    <w:lvl w:ilvl="1" w:tplc="3654AB0E">
      <w:start w:val="1"/>
      <w:numFmt w:val="bullet"/>
      <w:lvlText w:val=""/>
      <w:lvlJc w:val="left"/>
      <w:pPr>
        <w:tabs>
          <w:tab w:val="num" w:pos="1440"/>
        </w:tabs>
        <w:ind w:left="1440" w:hanging="360"/>
      </w:pPr>
      <w:rPr>
        <w:rFonts w:ascii="Symbol" w:hAnsi="Symbol" w:hint="default"/>
        <w:sz w:val="20"/>
      </w:rPr>
    </w:lvl>
    <w:lvl w:ilvl="2" w:tplc="CB88B6AC">
      <w:start w:val="1"/>
      <w:numFmt w:val="bullet"/>
      <w:lvlText w:val=""/>
      <w:lvlJc w:val="left"/>
      <w:pPr>
        <w:tabs>
          <w:tab w:val="num" w:pos="2160"/>
        </w:tabs>
        <w:ind w:left="2160" w:hanging="360"/>
      </w:pPr>
      <w:rPr>
        <w:rFonts w:ascii="Symbol" w:hAnsi="Symbol" w:hint="default"/>
        <w:sz w:val="20"/>
      </w:rPr>
    </w:lvl>
    <w:lvl w:ilvl="3" w:tplc="97D2D794">
      <w:start w:val="1"/>
      <w:numFmt w:val="bullet"/>
      <w:lvlText w:val=""/>
      <w:lvlJc w:val="left"/>
      <w:pPr>
        <w:tabs>
          <w:tab w:val="num" w:pos="2880"/>
        </w:tabs>
        <w:ind w:left="2880" w:hanging="360"/>
      </w:pPr>
      <w:rPr>
        <w:rFonts w:ascii="Symbol" w:hAnsi="Symbol" w:hint="default"/>
        <w:sz w:val="20"/>
      </w:rPr>
    </w:lvl>
    <w:lvl w:ilvl="4" w:tplc="E09AEF52">
      <w:start w:val="1"/>
      <w:numFmt w:val="bullet"/>
      <w:lvlText w:val=""/>
      <w:lvlJc w:val="left"/>
      <w:pPr>
        <w:tabs>
          <w:tab w:val="num" w:pos="3600"/>
        </w:tabs>
        <w:ind w:left="3600" w:hanging="360"/>
      </w:pPr>
      <w:rPr>
        <w:rFonts w:ascii="Symbol" w:hAnsi="Symbol" w:hint="default"/>
        <w:sz w:val="20"/>
      </w:rPr>
    </w:lvl>
    <w:lvl w:ilvl="5" w:tplc="D77411A6">
      <w:start w:val="1"/>
      <w:numFmt w:val="bullet"/>
      <w:lvlText w:val=""/>
      <w:lvlJc w:val="left"/>
      <w:pPr>
        <w:tabs>
          <w:tab w:val="num" w:pos="4320"/>
        </w:tabs>
        <w:ind w:left="4320" w:hanging="360"/>
      </w:pPr>
      <w:rPr>
        <w:rFonts w:ascii="Symbol" w:hAnsi="Symbol" w:hint="default"/>
        <w:sz w:val="20"/>
      </w:rPr>
    </w:lvl>
    <w:lvl w:ilvl="6" w:tplc="5A7CD6A2">
      <w:start w:val="1"/>
      <w:numFmt w:val="bullet"/>
      <w:lvlText w:val=""/>
      <w:lvlJc w:val="left"/>
      <w:pPr>
        <w:tabs>
          <w:tab w:val="num" w:pos="5040"/>
        </w:tabs>
        <w:ind w:left="5040" w:hanging="360"/>
      </w:pPr>
      <w:rPr>
        <w:rFonts w:ascii="Symbol" w:hAnsi="Symbol" w:hint="default"/>
        <w:sz w:val="20"/>
      </w:rPr>
    </w:lvl>
    <w:lvl w:ilvl="7" w:tplc="AEC2F7F6">
      <w:start w:val="1"/>
      <w:numFmt w:val="bullet"/>
      <w:lvlText w:val=""/>
      <w:lvlJc w:val="left"/>
      <w:pPr>
        <w:tabs>
          <w:tab w:val="num" w:pos="5760"/>
        </w:tabs>
        <w:ind w:left="5760" w:hanging="360"/>
      </w:pPr>
      <w:rPr>
        <w:rFonts w:ascii="Symbol" w:hAnsi="Symbol" w:hint="default"/>
        <w:sz w:val="20"/>
      </w:rPr>
    </w:lvl>
    <w:lvl w:ilvl="8" w:tplc="5130051A">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2A50354"/>
    <w:multiLevelType w:val="multilevel"/>
    <w:tmpl w:val="2BF49FFE"/>
    <w:numStyleLink w:val="CurrentList1"/>
  </w:abstractNum>
  <w:abstractNum w:abstractNumId="9" w15:restartNumberingAfterBreak="0">
    <w:nsid w:val="138D325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3A83659"/>
    <w:multiLevelType w:val="hybridMultilevel"/>
    <w:tmpl w:val="4CFA804E"/>
    <w:lvl w:ilvl="0" w:tplc="C4C4224C">
      <w:start w:val="1"/>
      <w:numFmt w:val="bullet"/>
      <w:lvlText w:val=""/>
      <w:lvlJc w:val="left"/>
      <w:pPr>
        <w:ind w:left="720" w:hanging="360"/>
      </w:pPr>
      <w:rPr>
        <w:rFonts w:ascii="Symbol" w:hAnsi="Symbol" w:hint="default"/>
      </w:rPr>
    </w:lvl>
    <w:lvl w:ilvl="1" w:tplc="3280AC58">
      <w:start w:val="1"/>
      <w:numFmt w:val="bullet"/>
      <w:lvlText w:val="o"/>
      <w:lvlJc w:val="left"/>
      <w:pPr>
        <w:ind w:left="1440" w:hanging="360"/>
      </w:pPr>
      <w:rPr>
        <w:rFonts w:ascii="Courier New" w:hAnsi="Courier New" w:cs="Courier New" w:hint="default"/>
      </w:rPr>
    </w:lvl>
    <w:lvl w:ilvl="2" w:tplc="1B2EFA38">
      <w:start w:val="1"/>
      <w:numFmt w:val="bullet"/>
      <w:lvlText w:val=""/>
      <w:lvlJc w:val="left"/>
      <w:pPr>
        <w:ind w:left="2160" w:hanging="360"/>
      </w:pPr>
      <w:rPr>
        <w:rFonts w:ascii="Wingdings" w:hAnsi="Wingdings" w:hint="default"/>
      </w:rPr>
    </w:lvl>
    <w:lvl w:ilvl="3" w:tplc="E6A4DFC0">
      <w:start w:val="1"/>
      <w:numFmt w:val="bullet"/>
      <w:lvlText w:val=""/>
      <w:lvlJc w:val="left"/>
      <w:pPr>
        <w:ind w:left="2880" w:hanging="360"/>
      </w:pPr>
      <w:rPr>
        <w:rFonts w:ascii="Symbol" w:hAnsi="Symbol" w:hint="default"/>
      </w:rPr>
    </w:lvl>
    <w:lvl w:ilvl="4" w:tplc="69148590">
      <w:start w:val="1"/>
      <w:numFmt w:val="bullet"/>
      <w:lvlText w:val="o"/>
      <w:lvlJc w:val="left"/>
      <w:pPr>
        <w:ind w:left="3600" w:hanging="360"/>
      </w:pPr>
      <w:rPr>
        <w:rFonts w:ascii="Courier New" w:hAnsi="Courier New" w:cs="Courier New" w:hint="default"/>
      </w:rPr>
    </w:lvl>
    <w:lvl w:ilvl="5" w:tplc="577CC4C4">
      <w:start w:val="1"/>
      <w:numFmt w:val="bullet"/>
      <w:lvlText w:val=""/>
      <w:lvlJc w:val="left"/>
      <w:pPr>
        <w:ind w:left="4320" w:hanging="360"/>
      </w:pPr>
      <w:rPr>
        <w:rFonts w:ascii="Wingdings" w:hAnsi="Wingdings" w:hint="default"/>
      </w:rPr>
    </w:lvl>
    <w:lvl w:ilvl="6" w:tplc="10C229EE">
      <w:start w:val="1"/>
      <w:numFmt w:val="bullet"/>
      <w:lvlText w:val=""/>
      <w:lvlJc w:val="left"/>
      <w:pPr>
        <w:ind w:left="5040" w:hanging="360"/>
      </w:pPr>
      <w:rPr>
        <w:rFonts w:ascii="Symbol" w:hAnsi="Symbol" w:hint="default"/>
      </w:rPr>
    </w:lvl>
    <w:lvl w:ilvl="7" w:tplc="F6FCCFBC">
      <w:start w:val="1"/>
      <w:numFmt w:val="bullet"/>
      <w:lvlText w:val="o"/>
      <w:lvlJc w:val="left"/>
      <w:pPr>
        <w:ind w:left="5760" w:hanging="360"/>
      </w:pPr>
      <w:rPr>
        <w:rFonts w:ascii="Courier New" w:hAnsi="Courier New" w:cs="Courier New" w:hint="default"/>
      </w:rPr>
    </w:lvl>
    <w:lvl w:ilvl="8" w:tplc="000AC452">
      <w:start w:val="1"/>
      <w:numFmt w:val="bullet"/>
      <w:lvlText w:val=""/>
      <w:lvlJc w:val="left"/>
      <w:pPr>
        <w:ind w:left="6480" w:hanging="360"/>
      </w:pPr>
      <w:rPr>
        <w:rFonts w:ascii="Wingdings" w:hAnsi="Wingdings" w:hint="default"/>
      </w:rPr>
    </w:lvl>
  </w:abstractNum>
  <w:abstractNum w:abstractNumId="11" w15:restartNumberingAfterBreak="0">
    <w:nsid w:val="14676F1E"/>
    <w:multiLevelType w:val="hybridMultilevel"/>
    <w:tmpl w:val="BF76A94A"/>
    <w:lvl w:ilvl="0" w:tplc="82A0AB62">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CD4D90"/>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B7225FB"/>
    <w:multiLevelType w:val="hybridMultilevel"/>
    <w:tmpl w:val="71485CDC"/>
    <w:lvl w:ilvl="0" w:tplc="C2E2C9D6">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1BD3170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07C6A27"/>
    <w:multiLevelType w:val="hybridMultilevel"/>
    <w:tmpl w:val="7362DE0E"/>
    <w:lvl w:ilvl="0" w:tplc="74346982">
      <w:start w:val="1"/>
      <w:numFmt w:val="bullet"/>
      <w:lvlText w:val=""/>
      <w:lvlJc w:val="left"/>
      <w:pPr>
        <w:ind w:left="1080" w:hanging="360"/>
      </w:pPr>
      <w:rPr>
        <w:rFonts w:ascii="Symbol" w:hAnsi="Symbol"/>
      </w:rPr>
    </w:lvl>
    <w:lvl w:ilvl="1" w:tplc="0D280C5C">
      <w:start w:val="1"/>
      <w:numFmt w:val="bullet"/>
      <w:lvlText w:val=""/>
      <w:lvlJc w:val="left"/>
      <w:pPr>
        <w:ind w:left="1080" w:hanging="360"/>
      </w:pPr>
      <w:rPr>
        <w:rFonts w:ascii="Symbol" w:hAnsi="Symbol"/>
      </w:rPr>
    </w:lvl>
    <w:lvl w:ilvl="2" w:tplc="82C2DA14">
      <w:start w:val="1"/>
      <w:numFmt w:val="bullet"/>
      <w:lvlText w:val=""/>
      <w:lvlJc w:val="left"/>
      <w:pPr>
        <w:ind w:left="1080" w:hanging="360"/>
      </w:pPr>
      <w:rPr>
        <w:rFonts w:ascii="Symbol" w:hAnsi="Symbol"/>
      </w:rPr>
    </w:lvl>
    <w:lvl w:ilvl="3" w:tplc="B986D57A">
      <w:start w:val="1"/>
      <w:numFmt w:val="bullet"/>
      <w:lvlText w:val=""/>
      <w:lvlJc w:val="left"/>
      <w:pPr>
        <w:ind w:left="1080" w:hanging="360"/>
      </w:pPr>
      <w:rPr>
        <w:rFonts w:ascii="Symbol" w:hAnsi="Symbol"/>
      </w:rPr>
    </w:lvl>
    <w:lvl w:ilvl="4" w:tplc="3ED86918">
      <w:start w:val="1"/>
      <w:numFmt w:val="bullet"/>
      <w:lvlText w:val=""/>
      <w:lvlJc w:val="left"/>
      <w:pPr>
        <w:ind w:left="1080" w:hanging="360"/>
      </w:pPr>
      <w:rPr>
        <w:rFonts w:ascii="Symbol" w:hAnsi="Symbol"/>
      </w:rPr>
    </w:lvl>
    <w:lvl w:ilvl="5" w:tplc="4D2A970E">
      <w:start w:val="1"/>
      <w:numFmt w:val="bullet"/>
      <w:lvlText w:val=""/>
      <w:lvlJc w:val="left"/>
      <w:pPr>
        <w:ind w:left="1080" w:hanging="360"/>
      </w:pPr>
      <w:rPr>
        <w:rFonts w:ascii="Symbol" w:hAnsi="Symbol"/>
      </w:rPr>
    </w:lvl>
    <w:lvl w:ilvl="6" w:tplc="6C267450">
      <w:start w:val="1"/>
      <w:numFmt w:val="bullet"/>
      <w:lvlText w:val=""/>
      <w:lvlJc w:val="left"/>
      <w:pPr>
        <w:ind w:left="1080" w:hanging="360"/>
      </w:pPr>
      <w:rPr>
        <w:rFonts w:ascii="Symbol" w:hAnsi="Symbol"/>
      </w:rPr>
    </w:lvl>
    <w:lvl w:ilvl="7" w:tplc="BEC4152A">
      <w:start w:val="1"/>
      <w:numFmt w:val="bullet"/>
      <w:lvlText w:val=""/>
      <w:lvlJc w:val="left"/>
      <w:pPr>
        <w:ind w:left="1080" w:hanging="360"/>
      </w:pPr>
      <w:rPr>
        <w:rFonts w:ascii="Symbol" w:hAnsi="Symbol"/>
      </w:rPr>
    </w:lvl>
    <w:lvl w:ilvl="8" w:tplc="3B1C228A">
      <w:start w:val="1"/>
      <w:numFmt w:val="bullet"/>
      <w:lvlText w:val=""/>
      <w:lvlJc w:val="left"/>
      <w:pPr>
        <w:ind w:left="1080" w:hanging="360"/>
      </w:pPr>
      <w:rPr>
        <w:rFonts w:ascii="Symbol" w:hAnsi="Symbol"/>
      </w:rPr>
    </w:lvl>
  </w:abstractNum>
  <w:abstractNum w:abstractNumId="17" w15:restartNumberingAfterBreak="0">
    <w:nsid w:val="209C464E"/>
    <w:multiLevelType w:val="multilevel"/>
    <w:tmpl w:val="DE18C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F2580B"/>
    <w:multiLevelType w:val="hybridMultilevel"/>
    <w:tmpl w:val="CF3E136A"/>
    <w:lvl w:ilvl="0" w:tplc="3C48E4C2">
      <w:start w:val="1"/>
      <w:numFmt w:val="decimal"/>
      <w:lvlText w:val="%1."/>
      <w:lvlJc w:val="left"/>
      <w:pPr>
        <w:ind w:left="720" w:hanging="360"/>
      </w:pPr>
    </w:lvl>
    <w:lvl w:ilvl="1" w:tplc="7180D00A">
      <w:start w:val="1"/>
      <w:numFmt w:val="decimal"/>
      <w:lvlText w:val="%2."/>
      <w:lvlJc w:val="left"/>
      <w:pPr>
        <w:ind w:left="1440" w:hanging="360"/>
      </w:pPr>
    </w:lvl>
    <w:lvl w:ilvl="2" w:tplc="CF604D40">
      <w:start w:val="1"/>
      <w:numFmt w:val="decimal"/>
      <w:lvlText w:val="%3."/>
      <w:lvlJc w:val="left"/>
      <w:pPr>
        <w:ind w:left="2160" w:hanging="360"/>
      </w:pPr>
    </w:lvl>
    <w:lvl w:ilvl="3" w:tplc="FF723DD6">
      <w:start w:val="1"/>
      <w:numFmt w:val="decimal"/>
      <w:lvlText w:val="%4."/>
      <w:lvlJc w:val="left"/>
      <w:pPr>
        <w:ind w:left="2880" w:hanging="360"/>
      </w:pPr>
    </w:lvl>
    <w:lvl w:ilvl="4" w:tplc="A126B150">
      <w:start w:val="1"/>
      <w:numFmt w:val="decimal"/>
      <w:lvlText w:val="%5."/>
      <w:lvlJc w:val="left"/>
      <w:pPr>
        <w:ind w:left="3600" w:hanging="360"/>
      </w:pPr>
    </w:lvl>
    <w:lvl w:ilvl="5" w:tplc="D1DC7476">
      <w:start w:val="1"/>
      <w:numFmt w:val="decimal"/>
      <w:lvlText w:val="%6."/>
      <w:lvlJc w:val="left"/>
      <w:pPr>
        <w:ind w:left="4320" w:hanging="360"/>
      </w:pPr>
    </w:lvl>
    <w:lvl w:ilvl="6" w:tplc="385EDC08">
      <w:start w:val="1"/>
      <w:numFmt w:val="decimal"/>
      <w:lvlText w:val="%7."/>
      <w:lvlJc w:val="left"/>
      <w:pPr>
        <w:ind w:left="5040" w:hanging="360"/>
      </w:pPr>
    </w:lvl>
    <w:lvl w:ilvl="7" w:tplc="B478E12A">
      <w:start w:val="1"/>
      <w:numFmt w:val="decimal"/>
      <w:lvlText w:val="%8."/>
      <w:lvlJc w:val="left"/>
      <w:pPr>
        <w:ind w:left="5760" w:hanging="360"/>
      </w:pPr>
    </w:lvl>
    <w:lvl w:ilvl="8" w:tplc="9C9C994C">
      <w:start w:val="1"/>
      <w:numFmt w:val="decimal"/>
      <w:lvlText w:val="%9."/>
      <w:lvlJc w:val="left"/>
      <w:pPr>
        <w:ind w:left="6480" w:hanging="360"/>
      </w:pPr>
    </w:lvl>
  </w:abstractNum>
  <w:abstractNum w:abstractNumId="19" w15:restartNumberingAfterBreak="0">
    <w:nsid w:val="25305ACE"/>
    <w:multiLevelType w:val="hybridMultilevel"/>
    <w:tmpl w:val="9DD09FC8"/>
    <w:lvl w:ilvl="0" w:tplc="2AE85240">
      <w:start w:val="1"/>
      <w:numFmt w:val="bullet"/>
      <w:lvlText w:val="●"/>
      <w:lvlJc w:val="left"/>
      <w:pPr>
        <w:ind w:left="720" w:hanging="360"/>
      </w:pPr>
      <w:rPr>
        <w:rFonts w:ascii="Roboto" w:eastAsia="Roboto" w:hAnsi="Roboto" w:cs="Roboto"/>
        <w:color w:val="374151"/>
        <w:sz w:val="24"/>
        <w:szCs w:val="24"/>
        <w:u w:val="none"/>
      </w:rPr>
    </w:lvl>
    <w:lvl w:ilvl="1" w:tplc="EAFA1BEA">
      <w:start w:val="1"/>
      <w:numFmt w:val="bullet"/>
      <w:lvlText w:val="○"/>
      <w:lvlJc w:val="left"/>
      <w:pPr>
        <w:ind w:left="1440" w:hanging="360"/>
      </w:pPr>
      <w:rPr>
        <w:u w:val="none"/>
      </w:rPr>
    </w:lvl>
    <w:lvl w:ilvl="2" w:tplc="3B18846E">
      <w:start w:val="1"/>
      <w:numFmt w:val="bullet"/>
      <w:lvlText w:val="■"/>
      <w:lvlJc w:val="left"/>
      <w:pPr>
        <w:ind w:left="2160" w:hanging="360"/>
      </w:pPr>
      <w:rPr>
        <w:u w:val="none"/>
      </w:rPr>
    </w:lvl>
    <w:lvl w:ilvl="3" w:tplc="FF3EA4F6">
      <w:start w:val="1"/>
      <w:numFmt w:val="bullet"/>
      <w:lvlText w:val="●"/>
      <w:lvlJc w:val="left"/>
      <w:pPr>
        <w:ind w:left="2880" w:hanging="360"/>
      </w:pPr>
      <w:rPr>
        <w:u w:val="none"/>
      </w:rPr>
    </w:lvl>
    <w:lvl w:ilvl="4" w:tplc="04D2251A">
      <w:start w:val="1"/>
      <w:numFmt w:val="bullet"/>
      <w:lvlText w:val="○"/>
      <w:lvlJc w:val="left"/>
      <w:pPr>
        <w:ind w:left="3600" w:hanging="360"/>
      </w:pPr>
      <w:rPr>
        <w:u w:val="none"/>
      </w:rPr>
    </w:lvl>
    <w:lvl w:ilvl="5" w:tplc="E38403D2">
      <w:start w:val="1"/>
      <w:numFmt w:val="bullet"/>
      <w:lvlText w:val="■"/>
      <w:lvlJc w:val="left"/>
      <w:pPr>
        <w:ind w:left="4320" w:hanging="360"/>
      </w:pPr>
      <w:rPr>
        <w:u w:val="none"/>
      </w:rPr>
    </w:lvl>
    <w:lvl w:ilvl="6" w:tplc="0F22F0B0">
      <w:start w:val="1"/>
      <w:numFmt w:val="bullet"/>
      <w:lvlText w:val="●"/>
      <w:lvlJc w:val="left"/>
      <w:pPr>
        <w:ind w:left="5040" w:hanging="360"/>
      </w:pPr>
      <w:rPr>
        <w:u w:val="none"/>
      </w:rPr>
    </w:lvl>
    <w:lvl w:ilvl="7" w:tplc="564C0E8C">
      <w:start w:val="1"/>
      <w:numFmt w:val="bullet"/>
      <w:lvlText w:val="○"/>
      <w:lvlJc w:val="left"/>
      <w:pPr>
        <w:ind w:left="5760" w:hanging="360"/>
      </w:pPr>
      <w:rPr>
        <w:u w:val="none"/>
      </w:rPr>
    </w:lvl>
    <w:lvl w:ilvl="8" w:tplc="8B606980">
      <w:start w:val="1"/>
      <w:numFmt w:val="bullet"/>
      <w:lvlText w:val="■"/>
      <w:lvlJc w:val="left"/>
      <w:pPr>
        <w:ind w:left="6480" w:hanging="360"/>
      </w:pPr>
      <w:rPr>
        <w:u w:val="none"/>
      </w:rPr>
    </w:lvl>
  </w:abstractNum>
  <w:abstractNum w:abstractNumId="20" w15:restartNumberingAfterBreak="0">
    <w:nsid w:val="2DFA09C6"/>
    <w:multiLevelType w:val="hybridMultilevel"/>
    <w:tmpl w:val="53488A58"/>
    <w:lvl w:ilvl="0" w:tplc="3A66BA30">
      <w:start w:val="1"/>
      <w:numFmt w:val="decimal"/>
      <w:lvlText w:val="%1."/>
      <w:lvlJc w:val="left"/>
      <w:pPr>
        <w:ind w:left="792" w:hanging="360"/>
      </w:pPr>
      <w:rPr>
        <w:rFonts w:hint="default"/>
      </w:rPr>
    </w:lvl>
    <w:lvl w:ilvl="1" w:tplc="1C090019" w:tentative="1">
      <w:start w:val="1"/>
      <w:numFmt w:val="lowerLetter"/>
      <w:lvlText w:val="%2."/>
      <w:lvlJc w:val="left"/>
      <w:pPr>
        <w:ind w:left="1512" w:hanging="360"/>
      </w:pPr>
    </w:lvl>
    <w:lvl w:ilvl="2" w:tplc="1C09001B" w:tentative="1">
      <w:start w:val="1"/>
      <w:numFmt w:val="lowerRoman"/>
      <w:lvlText w:val="%3."/>
      <w:lvlJc w:val="right"/>
      <w:pPr>
        <w:ind w:left="2232" w:hanging="180"/>
      </w:pPr>
    </w:lvl>
    <w:lvl w:ilvl="3" w:tplc="1C09000F" w:tentative="1">
      <w:start w:val="1"/>
      <w:numFmt w:val="decimal"/>
      <w:lvlText w:val="%4."/>
      <w:lvlJc w:val="left"/>
      <w:pPr>
        <w:ind w:left="2952" w:hanging="360"/>
      </w:pPr>
    </w:lvl>
    <w:lvl w:ilvl="4" w:tplc="1C090019" w:tentative="1">
      <w:start w:val="1"/>
      <w:numFmt w:val="lowerLetter"/>
      <w:lvlText w:val="%5."/>
      <w:lvlJc w:val="left"/>
      <w:pPr>
        <w:ind w:left="3672" w:hanging="360"/>
      </w:pPr>
    </w:lvl>
    <w:lvl w:ilvl="5" w:tplc="1C09001B" w:tentative="1">
      <w:start w:val="1"/>
      <w:numFmt w:val="lowerRoman"/>
      <w:lvlText w:val="%6."/>
      <w:lvlJc w:val="right"/>
      <w:pPr>
        <w:ind w:left="4392" w:hanging="180"/>
      </w:pPr>
    </w:lvl>
    <w:lvl w:ilvl="6" w:tplc="1C09000F" w:tentative="1">
      <w:start w:val="1"/>
      <w:numFmt w:val="decimal"/>
      <w:lvlText w:val="%7."/>
      <w:lvlJc w:val="left"/>
      <w:pPr>
        <w:ind w:left="5112" w:hanging="360"/>
      </w:pPr>
    </w:lvl>
    <w:lvl w:ilvl="7" w:tplc="1C090019" w:tentative="1">
      <w:start w:val="1"/>
      <w:numFmt w:val="lowerLetter"/>
      <w:lvlText w:val="%8."/>
      <w:lvlJc w:val="left"/>
      <w:pPr>
        <w:ind w:left="5832" w:hanging="360"/>
      </w:pPr>
    </w:lvl>
    <w:lvl w:ilvl="8" w:tplc="1C09001B" w:tentative="1">
      <w:start w:val="1"/>
      <w:numFmt w:val="lowerRoman"/>
      <w:lvlText w:val="%9."/>
      <w:lvlJc w:val="right"/>
      <w:pPr>
        <w:ind w:left="6552" w:hanging="180"/>
      </w:pPr>
    </w:lvl>
  </w:abstractNum>
  <w:abstractNum w:abstractNumId="21" w15:restartNumberingAfterBreak="0">
    <w:nsid w:val="34487C04"/>
    <w:multiLevelType w:val="hybridMultilevel"/>
    <w:tmpl w:val="F0126C84"/>
    <w:lvl w:ilvl="0" w:tplc="6840D1D0">
      <w:start w:val="1"/>
      <w:numFmt w:val="bullet"/>
      <w:lvlText w:val="●"/>
      <w:lvlJc w:val="left"/>
      <w:pPr>
        <w:ind w:left="720" w:hanging="360"/>
      </w:pPr>
      <w:rPr>
        <w:rFonts w:ascii="Noto Sans Symbols" w:eastAsia="Noto Sans Symbols" w:hAnsi="Noto Sans Symbols" w:cs="Noto Sans Symbols"/>
      </w:rPr>
    </w:lvl>
    <w:lvl w:ilvl="1" w:tplc="BD503DAA">
      <w:start w:val="1"/>
      <w:numFmt w:val="bullet"/>
      <w:lvlText w:val="o"/>
      <w:lvlJc w:val="left"/>
      <w:pPr>
        <w:ind w:left="1440" w:hanging="360"/>
      </w:pPr>
      <w:rPr>
        <w:rFonts w:ascii="Courier New" w:eastAsia="Courier New" w:hAnsi="Courier New" w:cs="Courier New"/>
      </w:rPr>
    </w:lvl>
    <w:lvl w:ilvl="2" w:tplc="1DBC3968">
      <w:start w:val="1"/>
      <w:numFmt w:val="bullet"/>
      <w:lvlText w:val="▪"/>
      <w:lvlJc w:val="left"/>
      <w:pPr>
        <w:ind w:left="2160" w:hanging="360"/>
      </w:pPr>
      <w:rPr>
        <w:rFonts w:ascii="Noto Sans Symbols" w:eastAsia="Noto Sans Symbols" w:hAnsi="Noto Sans Symbols" w:cs="Noto Sans Symbols"/>
      </w:rPr>
    </w:lvl>
    <w:lvl w:ilvl="3" w:tplc="CC509A2C">
      <w:start w:val="1"/>
      <w:numFmt w:val="bullet"/>
      <w:lvlText w:val="●"/>
      <w:lvlJc w:val="left"/>
      <w:pPr>
        <w:ind w:left="2880" w:hanging="360"/>
      </w:pPr>
      <w:rPr>
        <w:rFonts w:ascii="Noto Sans Symbols" w:eastAsia="Noto Sans Symbols" w:hAnsi="Noto Sans Symbols" w:cs="Noto Sans Symbols"/>
      </w:rPr>
    </w:lvl>
    <w:lvl w:ilvl="4" w:tplc="F512377E">
      <w:start w:val="1"/>
      <w:numFmt w:val="bullet"/>
      <w:lvlText w:val="o"/>
      <w:lvlJc w:val="left"/>
      <w:pPr>
        <w:ind w:left="3600" w:hanging="360"/>
      </w:pPr>
      <w:rPr>
        <w:rFonts w:ascii="Courier New" w:eastAsia="Courier New" w:hAnsi="Courier New" w:cs="Courier New"/>
      </w:rPr>
    </w:lvl>
    <w:lvl w:ilvl="5" w:tplc="6BF6277C">
      <w:start w:val="1"/>
      <w:numFmt w:val="bullet"/>
      <w:lvlText w:val="▪"/>
      <w:lvlJc w:val="left"/>
      <w:pPr>
        <w:ind w:left="4320" w:hanging="360"/>
      </w:pPr>
      <w:rPr>
        <w:rFonts w:ascii="Noto Sans Symbols" w:eastAsia="Noto Sans Symbols" w:hAnsi="Noto Sans Symbols" w:cs="Noto Sans Symbols"/>
      </w:rPr>
    </w:lvl>
    <w:lvl w:ilvl="6" w:tplc="1480CB2E">
      <w:start w:val="1"/>
      <w:numFmt w:val="bullet"/>
      <w:lvlText w:val="●"/>
      <w:lvlJc w:val="left"/>
      <w:pPr>
        <w:ind w:left="5040" w:hanging="360"/>
      </w:pPr>
      <w:rPr>
        <w:rFonts w:ascii="Noto Sans Symbols" w:eastAsia="Noto Sans Symbols" w:hAnsi="Noto Sans Symbols" w:cs="Noto Sans Symbols"/>
      </w:rPr>
    </w:lvl>
    <w:lvl w:ilvl="7" w:tplc="54081214">
      <w:start w:val="1"/>
      <w:numFmt w:val="bullet"/>
      <w:lvlText w:val="o"/>
      <w:lvlJc w:val="left"/>
      <w:pPr>
        <w:ind w:left="5760" w:hanging="360"/>
      </w:pPr>
      <w:rPr>
        <w:rFonts w:ascii="Courier New" w:eastAsia="Courier New" w:hAnsi="Courier New" w:cs="Courier New"/>
      </w:rPr>
    </w:lvl>
    <w:lvl w:ilvl="8" w:tplc="D702DFAA">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4DA4FFA"/>
    <w:multiLevelType w:val="hybridMultilevel"/>
    <w:tmpl w:val="C82E44CE"/>
    <w:lvl w:ilvl="0" w:tplc="F1E6AC36">
      <w:start w:val="1"/>
      <w:numFmt w:val="decimal"/>
      <w:lvlText w:val="%1."/>
      <w:lvlJc w:val="left"/>
      <w:pPr>
        <w:tabs>
          <w:tab w:val="num" w:pos="720"/>
        </w:tabs>
        <w:ind w:left="720" w:hanging="360"/>
      </w:pPr>
    </w:lvl>
    <w:lvl w:ilvl="1" w:tplc="36421476">
      <w:start w:val="1"/>
      <w:numFmt w:val="decimal"/>
      <w:lvlText w:val="%2."/>
      <w:lvlJc w:val="left"/>
      <w:pPr>
        <w:tabs>
          <w:tab w:val="num" w:pos="1440"/>
        </w:tabs>
        <w:ind w:left="1440" w:hanging="360"/>
      </w:pPr>
    </w:lvl>
    <w:lvl w:ilvl="2" w:tplc="64F0A732">
      <w:start w:val="1"/>
      <w:numFmt w:val="decimal"/>
      <w:lvlText w:val="%3."/>
      <w:lvlJc w:val="left"/>
      <w:pPr>
        <w:tabs>
          <w:tab w:val="num" w:pos="2160"/>
        </w:tabs>
        <w:ind w:left="2160" w:hanging="360"/>
      </w:pPr>
    </w:lvl>
    <w:lvl w:ilvl="3" w:tplc="C0B2DD96">
      <w:start w:val="1"/>
      <w:numFmt w:val="decimal"/>
      <w:lvlText w:val="%4."/>
      <w:lvlJc w:val="left"/>
      <w:pPr>
        <w:tabs>
          <w:tab w:val="num" w:pos="2880"/>
        </w:tabs>
        <w:ind w:left="2880" w:hanging="360"/>
      </w:pPr>
    </w:lvl>
    <w:lvl w:ilvl="4" w:tplc="6526D63E">
      <w:start w:val="1"/>
      <w:numFmt w:val="decimal"/>
      <w:lvlText w:val="%5."/>
      <w:lvlJc w:val="left"/>
      <w:pPr>
        <w:tabs>
          <w:tab w:val="num" w:pos="3600"/>
        </w:tabs>
        <w:ind w:left="3600" w:hanging="360"/>
      </w:pPr>
    </w:lvl>
    <w:lvl w:ilvl="5" w:tplc="9B209CE2">
      <w:start w:val="1"/>
      <w:numFmt w:val="decimal"/>
      <w:lvlText w:val="%6."/>
      <w:lvlJc w:val="left"/>
      <w:pPr>
        <w:tabs>
          <w:tab w:val="num" w:pos="4320"/>
        </w:tabs>
        <w:ind w:left="4320" w:hanging="360"/>
      </w:pPr>
    </w:lvl>
    <w:lvl w:ilvl="6" w:tplc="0C28D5D0">
      <w:start w:val="1"/>
      <w:numFmt w:val="decimal"/>
      <w:lvlText w:val="%7."/>
      <w:lvlJc w:val="left"/>
      <w:pPr>
        <w:tabs>
          <w:tab w:val="num" w:pos="5040"/>
        </w:tabs>
        <w:ind w:left="5040" w:hanging="360"/>
      </w:pPr>
    </w:lvl>
    <w:lvl w:ilvl="7" w:tplc="39F61478">
      <w:start w:val="1"/>
      <w:numFmt w:val="decimal"/>
      <w:lvlText w:val="%8."/>
      <w:lvlJc w:val="left"/>
      <w:pPr>
        <w:tabs>
          <w:tab w:val="num" w:pos="5760"/>
        </w:tabs>
        <w:ind w:left="5760" w:hanging="360"/>
      </w:pPr>
    </w:lvl>
    <w:lvl w:ilvl="8" w:tplc="8EFCE112">
      <w:start w:val="1"/>
      <w:numFmt w:val="decimal"/>
      <w:lvlText w:val="%9."/>
      <w:lvlJc w:val="left"/>
      <w:pPr>
        <w:tabs>
          <w:tab w:val="num" w:pos="6480"/>
        </w:tabs>
        <w:ind w:left="6480" w:hanging="360"/>
      </w:pPr>
    </w:lvl>
  </w:abstractNum>
  <w:abstractNum w:abstractNumId="23" w15:restartNumberingAfterBreak="0">
    <w:nsid w:val="38671864"/>
    <w:multiLevelType w:val="multilevel"/>
    <w:tmpl w:val="8B1C3476"/>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9355C10"/>
    <w:multiLevelType w:val="hybridMultilevel"/>
    <w:tmpl w:val="252426E8"/>
    <w:lvl w:ilvl="0" w:tplc="1D103E12">
      <w:start w:val="1"/>
      <w:numFmt w:val="bullet"/>
      <w:lvlText w:val=""/>
      <w:lvlJc w:val="left"/>
      <w:pPr>
        <w:tabs>
          <w:tab w:val="num" w:pos="720"/>
        </w:tabs>
        <w:ind w:left="720" w:hanging="360"/>
      </w:pPr>
      <w:rPr>
        <w:rFonts w:ascii="Symbol" w:hAnsi="Symbol" w:hint="default"/>
        <w:sz w:val="20"/>
      </w:rPr>
    </w:lvl>
    <w:lvl w:ilvl="1" w:tplc="B0820EBC">
      <w:start w:val="1"/>
      <w:numFmt w:val="bullet"/>
      <w:lvlText w:val=""/>
      <w:lvlJc w:val="left"/>
      <w:pPr>
        <w:tabs>
          <w:tab w:val="num" w:pos="1440"/>
        </w:tabs>
        <w:ind w:left="1440" w:hanging="360"/>
      </w:pPr>
      <w:rPr>
        <w:rFonts w:ascii="Symbol" w:hAnsi="Symbol" w:hint="default"/>
        <w:sz w:val="20"/>
      </w:rPr>
    </w:lvl>
    <w:lvl w:ilvl="2" w:tplc="BE38E99C">
      <w:start w:val="1"/>
      <w:numFmt w:val="bullet"/>
      <w:lvlText w:val=""/>
      <w:lvlJc w:val="left"/>
      <w:pPr>
        <w:tabs>
          <w:tab w:val="num" w:pos="2160"/>
        </w:tabs>
        <w:ind w:left="2160" w:hanging="360"/>
      </w:pPr>
      <w:rPr>
        <w:rFonts w:ascii="Symbol" w:hAnsi="Symbol" w:hint="default"/>
        <w:sz w:val="20"/>
      </w:rPr>
    </w:lvl>
    <w:lvl w:ilvl="3" w:tplc="91D4068A">
      <w:start w:val="1"/>
      <w:numFmt w:val="bullet"/>
      <w:lvlText w:val=""/>
      <w:lvlJc w:val="left"/>
      <w:pPr>
        <w:tabs>
          <w:tab w:val="num" w:pos="2880"/>
        </w:tabs>
        <w:ind w:left="2880" w:hanging="360"/>
      </w:pPr>
      <w:rPr>
        <w:rFonts w:ascii="Symbol" w:hAnsi="Symbol" w:hint="default"/>
        <w:sz w:val="20"/>
      </w:rPr>
    </w:lvl>
    <w:lvl w:ilvl="4" w:tplc="4DC28630">
      <w:start w:val="1"/>
      <w:numFmt w:val="bullet"/>
      <w:lvlText w:val=""/>
      <w:lvlJc w:val="left"/>
      <w:pPr>
        <w:tabs>
          <w:tab w:val="num" w:pos="3600"/>
        </w:tabs>
        <w:ind w:left="3600" w:hanging="360"/>
      </w:pPr>
      <w:rPr>
        <w:rFonts w:ascii="Symbol" w:hAnsi="Symbol" w:hint="default"/>
        <w:sz w:val="20"/>
      </w:rPr>
    </w:lvl>
    <w:lvl w:ilvl="5" w:tplc="7C08E4B6">
      <w:start w:val="1"/>
      <w:numFmt w:val="bullet"/>
      <w:lvlText w:val=""/>
      <w:lvlJc w:val="left"/>
      <w:pPr>
        <w:tabs>
          <w:tab w:val="num" w:pos="4320"/>
        </w:tabs>
        <w:ind w:left="4320" w:hanging="360"/>
      </w:pPr>
      <w:rPr>
        <w:rFonts w:ascii="Symbol" w:hAnsi="Symbol" w:hint="default"/>
        <w:sz w:val="20"/>
      </w:rPr>
    </w:lvl>
    <w:lvl w:ilvl="6" w:tplc="D7CE757E">
      <w:start w:val="1"/>
      <w:numFmt w:val="bullet"/>
      <w:lvlText w:val=""/>
      <w:lvlJc w:val="left"/>
      <w:pPr>
        <w:tabs>
          <w:tab w:val="num" w:pos="5040"/>
        </w:tabs>
        <w:ind w:left="5040" w:hanging="360"/>
      </w:pPr>
      <w:rPr>
        <w:rFonts w:ascii="Symbol" w:hAnsi="Symbol" w:hint="default"/>
        <w:sz w:val="20"/>
      </w:rPr>
    </w:lvl>
    <w:lvl w:ilvl="7" w:tplc="F112DCA6">
      <w:start w:val="1"/>
      <w:numFmt w:val="bullet"/>
      <w:lvlText w:val=""/>
      <w:lvlJc w:val="left"/>
      <w:pPr>
        <w:tabs>
          <w:tab w:val="num" w:pos="5760"/>
        </w:tabs>
        <w:ind w:left="5760" w:hanging="360"/>
      </w:pPr>
      <w:rPr>
        <w:rFonts w:ascii="Symbol" w:hAnsi="Symbol" w:hint="default"/>
        <w:sz w:val="20"/>
      </w:rPr>
    </w:lvl>
    <w:lvl w:ilvl="8" w:tplc="64F2F620">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C6C3743"/>
    <w:multiLevelType w:val="hybridMultilevel"/>
    <w:tmpl w:val="13D2E150"/>
    <w:lvl w:ilvl="0" w:tplc="45B822D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FF6076C"/>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0734F91"/>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2434FBD"/>
    <w:multiLevelType w:val="multilevel"/>
    <w:tmpl w:val="1B0E5B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25902CE"/>
    <w:multiLevelType w:val="hybridMultilevel"/>
    <w:tmpl w:val="78B8BA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36662F0"/>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38A5A74"/>
    <w:multiLevelType w:val="multilevel"/>
    <w:tmpl w:val="50BC99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44011322"/>
    <w:multiLevelType w:val="multilevel"/>
    <w:tmpl w:val="2620E2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47A44C0"/>
    <w:multiLevelType w:val="hybridMultilevel"/>
    <w:tmpl w:val="8D3468C2"/>
    <w:lvl w:ilvl="0" w:tplc="64B27330">
      <w:start w:val="1"/>
      <w:numFmt w:val="decimal"/>
      <w:lvlText w:val="%1."/>
      <w:lvlJc w:val="left"/>
      <w:pPr>
        <w:ind w:left="720" w:hanging="360"/>
      </w:pPr>
      <w:rPr>
        <w:rFonts w:ascii="Roboto" w:eastAsia="Roboto" w:hAnsi="Roboto" w:cs="Roboto"/>
        <w:u w:val="none"/>
      </w:rPr>
    </w:lvl>
    <w:lvl w:ilvl="1" w:tplc="51FC941C">
      <w:start w:val="1"/>
      <w:numFmt w:val="lowerLetter"/>
      <w:lvlText w:val="%2."/>
      <w:lvlJc w:val="left"/>
      <w:pPr>
        <w:ind w:left="1440" w:hanging="360"/>
      </w:pPr>
      <w:rPr>
        <w:u w:val="none"/>
      </w:rPr>
    </w:lvl>
    <w:lvl w:ilvl="2" w:tplc="9F4C9CA8">
      <w:start w:val="1"/>
      <w:numFmt w:val="lowerRoman"/>
      <w:lvlText w:val="%3."/>
      <w:lvlJc w:val="left"/>
      <w:pPr>
        <w:ind w:left="2160" w:hanging="360"/>
      </w:pPr>
      <w:rPr>
        <w:u w:val="none"/>
      </w:rPr>
    </w:lvl>
    <w:lvl w:ilvl="3" w:tplc="4FFAAD34">
      <w:start w:val="1"/>
      <w:numFmt w:val="decimal"/>
      <w:lvlText w:val="%4."/>
      <w:lvlJc w:val="left"/>
      <w:pPr>
        <w:ind w:left="2880" w:hanging="360"/>
      </w:pPr>
      <w:rPr>
        <w:u w:val="none"/>
      </w:rPr>
    </w:lvl>
    <w:lvl w:ilvl="4" w:tplc="42923E60">
      <w:start w:val="1"/>
      <w:numFmt w:val="lowerLetter"/>
      <w:lvlText w:val="%5."/>
      <w:lvlJc w:val="left"/>
      <w:pPr>
        <w:ind w:left="3600" w:hanging="360"/>
      </w:pPr>
      <w:rPr>
        <w:u w:val="none"/>
      </w:rPr>
    </w:lvl>
    <w:lvl w:ilvl="5" w:tplc="3F58958A">
      <w:start w:val="1"/>
      <w:numFmt w:val="lowerRoman"/>
      <w:lvlText w:val="%6."/>
      <w:lvlJc w:val="left"/>
      <w:pPr>
        <w:ind w:left="4320" w:hanging="360"/>
      </w:pPr>
      <w:rPr>
        <w:u w:val="none"/>
      </w:rPr>
    </w:lvl>
    <w:lvl w:ilvl="6" w:tplc="45FC302C">
      <w:start w:val="1"/>
      <w:numFmt w:val="decimal"/>
      <w:lvlText w:val="%7."/>
      <w:lvlJc w:val="left"/>
      <w:pPr>
        <w:ind w:left="5040" w:hanging="360"/>
      </w:pPr>
      <w:rPr>
        <w:u w:val="none"/>
      </w:rPr>
    </w:lvl>
    <w:lvl w:ilvl="7" w:tplc="4EEE5582">
      <w:start w:val="1"/>
      <w:numFmt w:val="lowerLetter"/>
      <w:lvlText w:val="%8."/>
      <w:lvlJc w:val="left"/>
      <w:pPr>
        <w:ind w:left="5760" w:hanging="360"/>
      </w:pPr>
      <w:rPr>
        <w:u w:val="none"/>
      </w:rPr>
    </w:lvl>
    <w:lvl w:ilvl="8" w:tplc="D8F6E9EE">
      <w:start w:val="1"/>
      <w:numFmt w:val="lowerRoman"/>
      <w:lvlText w:val="%9."/>
      <w:lvlJc w:val="left"/>
      <w:pPr>
        <w:ind w:left="6480" w:hanging="360"/>
      </w:pPr>
      <w:rPr>
        <w:u w:val="none"/>
      </w:rPr>
    </w:lvl>
  </w:abstractNum>
  <w:abstractNum w:abstractNumId="35" w15:restartNumberingAfterBreak="0">
    <w:nsid w:val="456C1071"/>
    <w:multiLevelType w:val="multilevel"/>
    <w:tmpl w:val="CAE08C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46EA3BF2"/>
    <w:multiLevelType w:val="multilevel"/>
    <w:tmpl w:val="FB6037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80477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47FE2818"/>
    <w:multiLevelType w:val="hybridMultilevel"/>
    <w:tmpl w:val="C33EDE24"/>
    <w:lvl w:ilvl="0" w:tplc="930CBC9A">
      <w:start w:val="1"/>
      <w:numFmt w:val="bullet"/>
      <w:lvlText w:val="●"/>
      <w:lvlJc w:val="left"/>
      <w:pPr>
        <w:ind w:left="720" w:hanging="360"/>
      </w:pPr>
      <w:rPr>
        <w:rFonts w:ascii="Roboto" w:eastAsia="Roboto" w:hAnsi="Roboto" w:cs="Roboto"/>
        <w:u w:val="none"/>
      </w:rPr>
    </w:lvl>
    <w:lvl w:ilvl="1" w:tplc="EF46FE76">
      <w:start w:val="1"/>
      <w:numFmt w:val="bullet"/>
      <w:lvlText w:val="○"/>
      <w:lvlJc w:val="left"/>
      <w:pPr>
        <w:ind w:left="1440" w:hanging="360"/>
      </w:pPr>
      <w:rPr>
        <w:u w:val="none"/>
      </w:rPr>
    </w:lvl>
    <w:lvl w:ilvl="2" w:tplc="C05C1F4C">
      <w:start w:val="1"/>
      <w:numFmt w:val="bullet"/>
      <w:lvlText w:val="■"/>
      <w:lvlJc w:val="left"/>
      <w:pPr>
        <w:ind w:left="2160" w:hanging="360"/>
      </w:pPr>
      <w:rPr>
        <w:u w:val="none"/>
      </w:rPr>
    </w:lvl>
    <w:lvl w:ilvl="3" w:tplc="EE105E50">
      <w:start w:val="1"/>
      <w:numFmt w:val="bullet"/>
      <w:lvlText w:val="●"/>
      <w:lvlJc w:val="left"/>
      <w:pPr>
        <w:ind w:left="2880" w:hanging="360"/>
      </w:pPr>
      <w:rPr>
        <w:u w:val="none"/>
      </w:rPr>
    </w:lvl>
    <w:lvl w:ilvl="4" w:tplc="991C56C0">
      <w:start w:val="1"/>
      <w:numFmt w:val="bullet"/>
      <w:lvlText w:val="○"/>
      <w:lvlJc w:val="left"/>
      <w:pPr>
        <w:ind w:left="3600" w:hanging="360"/>
      </w:pPr>
      <w:rPr>
        <w:u w:val="none"/>
      </w:rPr>
    </w:lvl>
    <w:lvl w:ilvl="5" w:tplc="9FC014DE">
      <w:start w:val="1"/>
      <w:numFmt w:val="bullet"/>
      <w:lvlText w:val="■"/>
      <w:lvlJc w:val="left"/>
      <w:pPr>
        <w:ind w:left="4320" w:hanging="360"/>
      </w:pPr>
      <w:rPr>
        <w:u w:val="none"/>
      </w:rPr>
    </w:lvl>
    <w:lvl w:ilvl="6" w:tplc="D388A326">
      <w:start w:val="1"/>
      <w:numFmt w:val="bullet"/>
      <w:lvlText w:val="●"/>
      <w:lvlJc w:val="left"/>
      <w:pPr>
        <w:ind w:left="5040" w:hanging="360"/>
      </w:pPr>
      <w:rPr>
        <w:u w:val="none"/>
      </w:rPr>
    </w:lvl>
    <w:lvl w:ilvl="7" w:tplc="54B413D8">
      <w:start w:val="1"/>
      <w:numFmt w:val="bullet"/>
      <w:lvlText w:val="○"/>
      <w:lvlJc w:val="left"/>
      <w:pPr>
        <w:ind w:left="5760" w:hanging="360"/>
      </w:pPr>
      <w:rPr>
        <w:u w:val="none"/>
      </w:rPr>
    </w:lvl>
    <w:lvl w:ilvl="8" w:tplc="A148C54E">
      <w:start w:val="1"/>
      <w:numFmt w:val="bullet"/>
      <w:lvlText w:val="■"/>
      <w:lvlJc w:val="left"/>
      <w:pPr>
        <w:ind w:left="6480" w:hanging="360"/>
      </w:pPr>
      <w:rPr>
        <w:u w:val="none"/>
      </w:rPr>
    </w:lvl>
  </w:abstractNum>
  <w:abstractNum w:abstractNumId="39" w15:restartNumberingAfterBreak="0">
    <w:nsid w:val="482869BE"/>
    <w:multiLevelType w:val="multilevel"/>
    <w:tmpl w:val="E3107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6B3B43"/>
    <w:multiLevelType w:val="multilevel"/>
    <w:tmpl w:val="A66E66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4ADC2FB6"/>
    <w:multiLevelType w:val="hybridMultilevel"/>
    <w:tmpl w:val="057CD8CA"/>
    <w:lvl w:ilvl="0" w:tplc="57FE0BAA">
      <w:start w:val="1"/>
      <w:numFmt w:val="decimal"/>
      <w:lvlText w:val="%1."/>
      <w:lvlJc w:val="left"/>
      <w:pPr>
        <w:ind w:left="1080" w:hanging="360"/>
      </w:pPr>
    </w:lvl>
    <w:lvl w:ilvl="1" w:tplc="C7882EDA">
      <w:start w:val="1"/>
      <w:numFmt w:val="lowerLetter"/>
      <w:lvlText w:val="%2."/>
      <w:lvlJc w:val="left"/>
      <w:pPr>
        <w:ind w:left="1800" w:hanging="360"/>
      </w:pPr>
    </w:lvl>
    <w:lvl w:ilvl="2" w:tplc="C3926FD6">
      <w:start w:val="1"/>
      <w:numFmt w:val="lowerRoman"/>
      <w:lvlText w:val="%3."/>
      <w:lvlJc w:val="right"/>
      <w:pPr>
        <w:ind w:left="2520" w:hanging="180"/>
      </w:pPr>
    </w:lvl>
    <w:lvl w:ilvl="3" w:tplc="C93CB16A">
      <w:start w:val="1"/>
      <w:numFmt w:val="decimal"/>
      <w:lvlText w:val="%4."/>
      <w:lvlJc w:val="left"/>
      <w:pPr>
        <w:ind w:left="3240" w:hanging="360"/>
      </w:pPr>
    </w:lvl>
    <w:lvl w:ilvl="4" w:tplc="A440AE0E">
      <w:start w:val="1"/>
      <w:numFmt w:val="lowerLetter"/>
      <w:lvlText w:val="%5."/>
      <w:lvlJc w:val="left"/>
      <w:pPr>
        <w:ind w:left="3960" w:hanging="360"/>
      </w:pPr>
    </w:lvl>
    <w:lvl w:ilvl="5" w:tplc="F6DE2434">
      <w:start w:val="1"/>
      <w:numFmt w:val="lowerRoman"/>
      <w:lvlText w:val="%6."/>
      <w:lvlJc w:val="right"/>
      <w:pPr>
        <w:ind w:left="4680" w:hanging="180"/>
      </w:pPr>
    </w:lvl>
    <w:lvl w:ilvl="6" w:tplc="2E82AA8E">
      <w:start w:val="1"/>
      <w:numFmt w:val="decimal"/>
      <w:lvlText w:val="%7."/>
      <w:lvlJc w:val="left"/>
      <w:pPr>
        <w:ind w:left="5400" w:hanging="360"/>
      </w:pPr>
    </w:lvl>
    <w:lvl w:ilvl="7" w:tplc="8C62272E">
      <w:start w:val="1"/>
      <w:numFmt w:val="lowerLetter"/>
      <w:lvlText w:val="%8."/>
      <w:lvlJc w:val="left"/>
      <w:pPr>
        <w:ind w:left="6120" w:hanging="360"/>
      </w:pPr>
    </w:lvl>
    <w:lvl w:ilvl="8" w:tplc="914CAD3E">
      <w:start w:val="1"/>
      <w:numFmt w:val="lowerRoman"/>
      <w:lvlText w:val="%9."/>
      <w:lvlJc w:val="right"/>
      <w:pPr>
        <w:ind w:left="6840" w:hanging="180"/>
      </w:pPr>
    </w:lvl>
  </w:abstractNum>
  <w:abstractNum w:abstractNumId="42" w15:restartNumberingAfterBreak="0">
    <w:nsid w:val="4C495A1C"/>
    <w:multiLevelType w:val="hybridMultilevel"/>
    <w:tmpl w:val="54AE234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3" w15:restartNumberingAfterBreak="0">
    <w:nsid w:val="4D631CAA"/>
    <w:multiLevelType w:val="hybridMultilevel"/>
    <w:tmpl w:val="D7848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4DCF4F7D"/>
    <w:multiLevelType w:val="multilevel"/>
    <w:tmpl w:val="2BF49FFE"/>
    <w:styleLink w:val="CurrentList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CBB3ED4"/>
    <w:multiLevelType w:val="hybridMultilevel"/>
    <w:tmpl w:val="C5D8743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6" w15:restartNumberingAfterBreak="0">
    <w:nsid w:val="5DC9336D"/>
    <w:multiLevelType w:val="hybridMultilevel"/>
    <w:tmpl w:val="589CF068"/>
    <w:lvl w:ilvl="0" w:tplc="5BC03668">
      <w:start w:val="1"/>
      <w:numFmt w:val="decimal"/>
      <w:lvlText w:val="%1."/>
      <w:lvlJc w:val="left"/>
      <w:pPr>
        <w:ind w:left="720" w:hanging="360"/>
      </w:pPr>
      <w:rPr>
        <w:rFonts w:ascii="Roboto" w:eastAsia="Roboto" w:hAnsi="Roboto" w:cs="Roboto"/>
        <w:color w:val="374151"/>
        <w:sz w:val="24"/>
        <w:szCs w:val="24"/>
        <w:u w:val="none"/>
      </w:rPr>
    </w:lvl>
    <w:lvl w:ilvl="1" w:tplc="B25CFAB8">
      <w:start w:val="1"/>
      <w:numFmt w:val="lowerLetter"/>
      <w:lvlText w:val="%2."/>
      <w:lvlJc w:val="left"/>
      <w:pPr>
        <w:ind w:left="1440" w:hanging="360"/>
      </w:pPr>
      <w:rPr>
        <w:u w:val="none"/>
      </w:rPr>
    </w:lvl>
    <w:lvl w:ilvl="2" w:tplc="291438C2">
      <w:start w:val="1"/>
      <w:numFmt w:val="lowerRoman"/>
      <w:lvlText w:val="%3."/>
      <w:lvlJc w:val="left"/>
      <w:pPr>
        <w:ind w:left="2160" w:hanging="360"/>
      </w:pPr>
      <w:rPr>
        <w:u w:val="none"/>
      </w:rPr>
    </w:lvl>
    <w:lvl w:ilvl="3" w:tplc="DBC0E3D4">
      <w:start w:val="1"/>
      <w:numFmt w:val="decimal"/>
      <w:lvlText w:val="%4."/>
      <w:lvlJc w:val="left"/>
      <w:pPr>
        <w:ind w:left="2880" w:hanging="360"/>
      </w:pPr>
      <w:rPr>
        <w:u w:val="none"/>
      </w:rPr>
    </w:lvl>
    <w:lvl w:ilvl="4" w:tplc="E8D842BA">
      <w:start w:val="1"/>
      <w:numFmt w:val="lowerLetter"/>
      <w:lvlText w:val="%5."/>
      <w:lvlJc w:val="left"/>
      <w:pPr>
        <w:ind w:left="3600" w:hanging="360"/>
      </w:pPr>
      <w:rPr>
        <w:u w:val="none"/>
      </w:rPr>
    </w:lvl>
    <w:lvl w:ilvl="5" w:tplc="3ECA5CA6">
      <w:start w:val="1"/>
      <w:numFmt w:val="lowerRoman"/>
      <w:lvlText w:val="%6."/>
      <w:lvlJc w:val="left"/>
      <w:pPr>
        <w:ind w:left="4320" w:hanging="360"/>
      </w:pPr>
      <w:rPr>
        <w:u w:val="none"/>
      </w:rPr>
    </w:lvl>
    <w:lvl w:ilvl="6" w:tplc="E8C2072E">
      <w:start w:val="1"/>
      <w:numFmt w:val="decimal"/>
      <w:lvlText w:val="%7."/>
      <w:lvlJc w:val="left"/>
      <w:pPr>
        <w:ind w:left="5040" w:hanging="360"/>
      </w:pPr>
      <w:rPr>
        <w:u w:val="none"/>
      </w:rPr>
    </w:lvl>
    <w:lvl w:ilvl="7" w:tplc="D9FC535A">
      <w:start w:val="1"/>
      <w:numFmt w:val="lowerLetter"/>
      <w:lvlText w:val="%8."/>
      <w:lvlJc w:val="left"/>
      <w:pPr>
        <w:ind w:left="5760" w:hanging="360"/>
      </w:pPr>
      <w:rPr>
        <w:u w:val="none"/>
      </w:rPr>
    </w:lvl>
    <w:lvl w:ilvl="8" w:tplc="21366786">
      <w:start w:val="1"/>
      <w:numFmt w:val="lowerRoman"/>
      <w:lvlText w:val="%9."/>
      <w:lvlJc w:val="left"/>
      <w:pPr>
        <w:ind w:left="6480" w:hanging="360"/>
      </w:pPr>
      <w:rPr>
        <w:u w:val="none"/>
      </w:rPr>
    </w:lvl>
  </w:abstractNum>
  <w:abstractNum w:abstractNumId="47" w15:restartNumberingAfterBreak="0">
    <w:nsid w:val="5F70075E"/>
    <w:multiLevelType w:val="hybridMultilevel"/>
    <w:tmpl w:val="61F8F1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0863BDE"/>
    <w:multiLevelType w:val="hybridMultilevel"/>
    <w:tmpl w:val="0C5C9C64"/>
    <w:lvl w:ilvl="0" w:tplc="3BCC898C">
      <w:start w:val="1"/>
      <w:numFmt w:val="bullet"/>
      <w:lvlText w:val="●"/>
      <w:lvlJc w:val="left"/>
      <w:pPr>
        <w:ind w:left="720" w:hanging="360"/>
      </w:pPr>
      <w:rPr>
        <w:rFonts w:ascii="Noto Sans Symbols" w:eastAsia="Noto Sans Symbols" w:hAnsi="Noto Sans Symbols" w:cs="Noto Sans Symbols"/>
      </w:rPr>
    </w:lvl>
    <w:lvl w:ilvl="1" w:tplc="6A3AB48E">
      <w:start w:val="1"/>
      <w:numFmt w:val="bullet"/>
      <w:lvlText w:val="o"/>
      <w:lvlJc w:val="left"/>
      <w:pPr>
        <w:ind w:left="1440" w:hanging="360"/>
      </w:pPr>
      <w:rPr>
        <w:rFonts w:ascii="Courier New" w:eastAsia="Courier New" w:hAnsi="Courier New" w:cs="Courier New"/>
      </w:rPr>
    </w:lvl>
    <w:lvl w:ilvl="2" w:tplc="570A917E">
      <w:start w:val="1"/>
      <w:numFmt w:val="bullet"/>
      <w:lvlText w:val="▪"/>
      <w:lvlJc w:val="left"/>
      <w:pPr>
        <w:ind w:left="2160" w:hanging="360"/>
      </w:pPr>
      <w:rPr>
        <w:rFonts w:ascii="Noto Sans Symbols" w:eastAsia="Noto Sans Symbols" w:hAnsi="Noto Sans Symbols" w:cs="Noto Sans Symbols"/>
      </w:rPr>
    </w:lvl>
    <w:lvl w:ilvl="3" w:tplc="F350F088">
      <w:start w:val="1"/>
      <w:numFmt w:val="bullet"/>
      <w:lvlText w:val="●"/>
      <w:lvlJc w:val="left"/>
      <w:pPr>
        <w:ind w:left="2880" w:hanging="360"/>
      </w:pPr>
      <w:rPr>
        <w:rFonts w:ascii="Noto Sans Symbols" w:eastAsia="Noto Sans Symbols" w:hAnsi="Noto Sans Symbols" w:cs="Noto Sans Symbols"/>
      </w:rPr>
    </w:lvl>
    <w:lvl w:ilvl="4" w:tplc="14E87D0E">
      <w:start w:val="1"/>
      <w:numFmt w:val="bullet"/>
      <w:lvlText w:val="o"/>
      <w:lvlJc w:val="left"/>
      <w:pPr>
        <w:ind w:left="3600" w:hanging="360"/>
      </w:pPr>
      <w:rPr>
        <w:rFonts w:ascii="Courier New" w:eastAsia="Courier New" w:hAnsi="Courier New" w:cs="Courier New"/>
      </w:rPr>
    </w:lvl>
    <w:lvl w:ilvl="5" w:tplc="F312BDD8">
      <w:start w:val="1"/>
      <w:numFmt w:val="bullet"/>
      <w:lvlText w:val="▪"/>
      <w:lvlJc w:val="left"/>
      <w:pPr>
        <w:ind w:left="4320" w:hanging="360"/>
      </w:pPr>
      <w:rPr>
        <w:rFonts w:ascii="Noto Sans Symbols" w:eastAsia="Noto Sans Symbols" w:hAnsi="Noto Sans Symbols" w:cs="Noto Sans Symbols"/>
      </w:rPr>
    </w:lvl>
    <w:lvl w:ilvl="6" w:tplc="C0EA6E0A">
      <w:start w:val="1"/>
      <w:numFmt w:val="bullet"/>
      <w:lvlText w:val="●"/>
      <w:lvlJc w:val="left"/>
      <w:pPr>
        <w:ind w:left="5040" w:hanging="360"/>
      </w:pPr>
      <w:rPr>
        <w:rFonts w:ascii="Noto Sans Symbols" w:eastAsia="Noto Sans Symbols" w:hAnsi="Noto Sans Symbols" w:cs="Noto Sans Symbols"/>
      </w:rPr>
    </w:lvl>
    <w:lvl w:ilvl="7" w:tplc="DAD80EAA">
      <w:start w:val="1"/>
      <w:numFmt w:val="bullet"/>
      <w:lvlText w:val="o"/>
      <w:lvlJc w:val="left"/>
      <w:pPr>
        <w:ind w:left="5760" w:hanging="360"/>
      </w:pPr>
      <w:rPr>
        <w:rFonts w:ascii="Courier New" w:eastAsia="Courier New" w:hAnsi="Courier New" w:cs="Courier New"/>
      </w:rPr>
    </w:lvl>
    <w:lvl w:ilvl="8" w:tplc="FE90A82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63B73777"/>
    <w:multiLevelType w:val="hybridMultilevel"/>
    <w:tmpl w:val="C5D8743A"/>
    <w:lvl w:ilvl="0" w:tplc="1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0" w15:restartNumberingAfterBreak="0">
    <w:nsid w:val="66C71F73"/>
    <w:multiLevelType w:val="multilevel"/>
    <w:tmpl w:val="7396E3EA"/>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15:restartNumberingAfterBreak="0">
    <w:nsid w:val="6E9D3DF7"/>
    <w:multiLevelType w:val="multilevel"/>
    <w:tmpl w:val="2BF49FFE"/>
    <w:numStyleLink w:val="CurrentList1"/>
  </w:abstractNum>
  <w:abstractNum w:abstractNumId="52" w15:restartNumberingAfterBreak="0">
    <w:nsid w:val="6FDC1E23"/>
    <w:multiLevelType w:val="multilevel"/>
    <w:tmpl w:val="2BF49FF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3" w15:restartNumberingAfterBreak="0">
    <w:nsid w:val="7030387C"/>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15:restartNumberingAfterBreak="0">
    <w:nsid w:val="71B90536"/>
    <w:multiLevelType w:val="multilevel"/>
    <w:tmpl w:val="3C609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2810B12"/>
    <w:multiLevelType w:val="hybridMultilevel"/>
    <w:tmpl w:val="C6820292"/>
    <w:lvl w:ilvl="0" w:tplc="036EDF28">
      <w:start w:val="1"/>
      <w:numFmt w:val="decimal"/>
      <w:lvlText w:val="%1."/>
      <w:lvlJc w:val="left"/>
      <w:pPr>
        <w:ind w:left="720" w:hanging="360"/>
      </w:pPr>
    </w:lvl>
    <w:lvl w:ilvl="1" w:tplc="8E9EE998">
      <w:start w:val="1"/>
      <w:numFmt w:val="lowerLetter"/>
      <w:lvlText w:val="%2."/>
      <w:lvlJc w:val="left"/>
      <w:pPr>
        <w:ind w:left="1440" w:hanging="360"/>
      </w:pPr>
    </w:lvl>
    <w:lvl w:ilvl="2" w:tplc="F5544D52">
      <w:start w:val="1"/>
      <w:numFmt w:val="lowerRoman"/>
      <w:lvlText w:val="%3."/>
      <w:lvlJc w:val="right"/>
      <w:pPr>
        <w:ind w:left="2160" w:hanging="180"/>
      </w:pPr>
    </w:lvl>
    <w:lvl w:ilvl="3" w:tplc="D24A08B8">
      <w:start w:val="1"/>
      <w:numFmt w:val="decimal"/>
      <w:lvlText w:val="%4."/>
      <w:lvlJc w:val="left"/>
      <w:pPr>
        <w:ind w:left="2880" w:hanging="360"/>
      </w:pPr>
    </w:lvl>
    <w:lvl w:ilvl="4" w:tplc="FCE2EC20">
      <w:start w:val="1"/>
      <w:numFmt w:val="lowerLetter"/>
      <w:lvlText w:val="%5."/>
      <w:lvlJc w:val="left"/>
      <w:pPr>
        <w:ind w:left="3600" w:hanging="360"/>
      </w:pPr>
    </w:lvl>
    <w:lvl w:ilvl="5" w:tplc="2F4CE336">
      <w:start w:val="1"/>
      <w:numFmt w:val="lowerRoman"/>
      <w:lvlText w:val="%6."/>
      <w:lvlJc w:val="right"/>
      <w:pPr>
        <w:ind w:left="4320" w:hanging="180"/>
      </w:pPr>
    </w:lvl>
    <w:lvl w:ilvl="6" w:tplc="3EF0F232">
      <w:start w:val="1"/>
      <w:numFmt w:val="decimal"/>
      <w:lvlText w:val="%7."/>
      <w:lvlJc w:val="left"/>
      <w:pPr>
        <w:ind w:left="5040" w:hanging="360"/>
      </w:pPr>
    </w:lvl>
    <w:lvl w:ilvl="7" w:tplc="2C621786">
      <w:start w:val="1"/>
      <w:numFmt w:val="lowerLetter"/>
      <w:lvlText w:val="%8."/>
      <w:lvlJc w:val="left"/>
      <w:pPr>
        <w:ind w:left="5760" w:hanging="360"/>
      </w:pPr>
    </w:lvl>
    <w:lvl w:ilvl="8" w:tplc="C8108D8C">
      <w:start w:val="1"/>
      <w:numFmt w:val="lowerRoman"/>
      <w:lvlText w:val="%9."/>
      <w:lvlJc w:val="right"/>
      <w:pPr>
        <w:ind w:left="6480" w:hanging="180"/>
      </w:pPr>
    </w:lvl>
  </w:abstractNum>
  <w:abstractNum w:abstractNumId="56" w15:restartNumberingAfterBreak="0">
    <w:nsid w:val="73F84BA9"/>
    <w:multiLevelType w:val="hybridMultilevel"/>
    <w:tmpl w:val="BC5EF71A"/>
    <w:lvl w:ilvl="0" w:tplc="35544AB8">
      <w:start w:val="1"/>
      <w:numFmt w:val="bullet"/>
      <w:lvlText w:val=""/>
      <w:lvlJc w:val="left"/>
      <w:pPr>
        <w:tabs>
          <w:tab w:val="num" w:pos="720"/>
        </w:tabs>
        <w:ind w:left="720" w:hanging="360"/>
      </w:pPr>
      <w:rPr>
        <w:rFonts w:ascii="Symbol" w:hAnsi="Symbol" w:hint="default"/>
        <w:sz w:val="20"/>
      </w:rPr>
    </w:lvl>
    <w:lvl w:ilvl="1" w:tplc="08088B44">
      <w:start w:val="1"/>
      <w:numFmt w:val="bullet"/>
      <w:lvlText w:val=""/>
      <w:lvlJc w:val="left"/>
      <w:pPr>
        <w:tabs>
          <w:tab w:val="num" w:pos="1440"/>
        </w:tabs>
        <w:ind w:left="1440" w:hanging="360"/>
      </w:pPr>
      <w:rPr>
        <w:rFonts w:ascii="Symbol" w:hAnsi="Symbol" w:hint="default"/>
        <w:sz w:val="20"/>
      </w:rPr>
    </w:lvl>
    <w:lvl w:ilvl="2" w:tplc="2E28FCE6">
      <w:start w:val="1"/>
      <w:numFmt w:val="bullet"/>
      <w:lvlText w:val=""/>
      <w:lvlJc w:val="left"/>
      <w:pPr>
        <w:tabs>
          <w:tab w:val="num" w:pos="2160"/>
        </w:tabs>
        <w:ind w:left="2160" w:hanging="360"/>
      </w:pPr>
      <w:rPr>
        <w:rFonts w:ascii="Symbol" w:hAnsi="Symbol" w:hint="default"/>
        <w:sz w:val="20"/>
      </w:rPr>
    </w:lvl>
    <w:lvl w:ilvl="3" w:tplc="A3D84616">
      <w:start w:val="1"/>
      <w:numFmt w:val="bullet"/>
      <w:lvlText w:val=""/>
      <w:lvlJc w:val="left"/>
      <w:pPr>
        <w:tabs>
          <w:tab w:val="num" w:pos="2880"/>
        </w:tabs>
        <w:ind w:left="2880" w:hanging="360"/>
      </w:pPr>
      <w:rPr>
        <w:rFonts w:ascii="Symbol" w:hAnsi="Symbol" w:hint="default"/>
        <w:sz w:val="20"/>
      </w:rPr>
    </w:lvl>
    <w:lvl w:ilvl="4" w:tplc="16B8D52A">
      <w:start w:val="1"/>
      <w:numFmt w:val="bullet"/>
      <w:lvlText w:val=""/>
      <w:lvlJc w:val="left"/>
      <w:pPr>
        <w:tabs>
          <w:tab w:val="num" w:pos="3600"/>
        </w:tabs>
        <w:ind w:left="3600" w:hanging="360"/>
      </w:pPr>
      <w:rPr>
        <w:rFonts w:ascii="Symbol" w:hAnsi="Symbol" w:hint="default"/>
        <w:sz w:val="20"/>
      </w:rPr>
    </w:lvl>
    <w:lvl w:ilvl="5" w:tplc="36861B44">
      <w:start w:val="1"/>
      <w:numFmt w:val="bullet"/>
      <w:lvlText w:val=""/>
      <w:lvlJc w:val="left"/>
      <w:pPr>
        <w:tabs>
          <w:tab w:val="num" w:pos="4320"/>
        </w:tabs>
        <w:ind w:left="4320" w:hanging="360"/>
      </w:pPr>
      <w:rPr>
        <w:rFonts w:ascii="Symbol" w:hAnsi="Symbol" w:hint="default"/>
        <w:sz w:val="20"/>
      </w:rPr>
    </w:lvl>
    <w:lvl w:ilvl="6" w:tplc="4580B8F4">
      <w:start w:val="1"/>
      <w:numFmt w:val="bullet"/>
      <w:lvlText w:val=""/>
      <w:lvlJc w:val="left"/>
      <w:pPr>
        <w:tabs>
          <w:tab w:val="num" w:pos="5040"/>
        </w:tabs>
        <w:ind w:left="5040" w:hanging="360"/>
      </w:pPr>
      <w:rPr>
        <w:rFonts w:ascii="Symbol" w:hAnsi="Symbol" w:hint="default"/>
        <w:sz w:val="20"/>
      </w:rPr>
    </w:lvl>
    <w:lvl w:ilvl="7" w:tplc="FAA65AB0">
      <w:start w:val="1"/>
      <w:numFmt w:val="bullet"/>
      <w:lvlText w:val=""/>
      <w:lvlJc w:val="left"/>
      <w:pPr>
        <w:tabs>
          <w:tab w:val="num" w:pos="5760"/>
        </w:tabs>
        <w:ind w:left="5760" w:hanging="360"/>
      </w:pPr>
      <w:rPr>
        <w:rFonts w:ascii="Symbol" w:hAnsi="Symbol" w:hint="default"/>
        <w:sz w:val="20"/>
      </w:rPr>
    </w:lvl>
    <w:lvl w:ilvl="8" w:tplc="860858EA">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75D71AAC"/>
    <w:multiLevelType w:val="hybridMultilevel"/>
    <w:tmpl w:val="D4FE9062"/>
    <w:lvl w:ilvl="0" w:tplc="8CF64638">
      <w:start w:val="1"/>
      <w:numFmt w:val="decimal"/>
      <w:lvlText w:val="%1."/>
      <w:lvlJc w:val="left"/>
      <w:pPr>
        <w:tabs>
          <w:tab w:val="num" w:pos="720"/>
        </w:tabs>
        <w:ind w:left="720" w:hanging="360"/>
      </w:pPr>
    </w:lvl>
    <w:lvl w:ilvl="1" w:tplc="69D8FA60">
      <w:start w:val="1"/>
      <w:numFmt w:val="decimal"/>
      <w:lvlText w:val="%2."/>
      <w:lvlJc w:val="left"/>
      <w:pPr>
        <w:tabs>
          <w:tab w:val="num" w:pos="1440"/>
        </w:tabs>
        <w:ind w:left="1440" w:hanging="360"/>
      </w:pPr>
    </w:lvl>
    <w:lvl w:ilvl="2" w:tplc="C4D6CF18">
      <w:start w:val="1"/>
      <w:numFmt w:val="decimal"/>
      <w:lvlText w:val="%3."/>
      <w:lvlJc w:val="left"/>
      <w:pPr>
        <w:tabs>
          <w:tab w:val="num" w:pos="2160"/>
        </w:tabs>
        <w:ind w:left="2160" w:hanging="360"/>
      </w:pPr>
    </w:lvl>
    <w:lvl w:ilvl="3" w:tplc="559CB2FC">
      <w:start w:val="1"/>
      <w:numFmt w:val="decimal"/>
      <w:lvlText w:val="%4."/>
      <w:lvlJc w:val="left"/>
      <w:pPr>
        <w:tabs>
          <w:tab w:val="num" w:pos="2880"/>
        </w:tabs>
        <w:ind w:left="2880" w:hanging="360"/>
      </w:pPr>
    </w:lvl>
    <w:lvl w:ilvl="4" w:tplc="E550EF90">
      <w:start w:val="1"/>
      <w:numFmt w:val="decimal"/>
      <w:lvlText w:val="%5."/>
      <w:lvlJc w:val="left"/>
      <w:pPr>
        <w:tabs>
          <w:tab w:val="num" w:pos="3600"/>
        </w:tabs>
        <w:ind w:left="3600" w:hanging="360"/>
      </w:pPr>
    </w:lvl>
    <w:lvl w:ilvl="5" w:tplc="F2AA0DC6">
      <w:start w:val="1"/>
      <w:numFmt w:val="decimal"/>
      <w:lvlText w:val="%6."/>
      <w:lvlJc w:val="left"/>
      <w:pPr>
        <w:tabs>
          <w:tab w:val="num" w:pos="4320"/>
        </w:tabs>
        <w:ind w:left="4320" w:hanging="360"/>
      </w:pPr>
    </w:lvl>
    <w:lvl w:ilvl="6" w:tplc="A9F6E688">
      <w:start w:val="1"/>
      <w:numFmt w:val="decimal"/>
      <w:lvlText w:val="%7."/>
      <w:lvlJc w:val="left"/>
      <w:pPr>
        <w:tabs>
          <w:tab w:val="num" w:pos="5040"/>
        </w:tabs>
        <w:ind w:left="5040" w:hanging="360"/>
      </w:pPr>
    </w:lvl>
    <w:lvl w:ilvl="7" w:tplc="72FA5DBC">
      <w:start w:val="1"/>
      <w:numFmt w:val="decimal"/>
      <w:lvlText w:val="%8."/>
      <w:lvlJc w:val="left"/>
      <w:pPr>
        <w:tabs>
          <w:tab w:val="num" w:pos="5760"/>
        </w:tabs>
        <w:ind w:left="5760" w:hanging="360"/>
      </w:pPr>
    </w:lvl>
    <w:lvl w:ilvl="8" w:tplc="7BFE38C0">
      <w:start w:val="1"/>
      <w:numFmt w:val="decimal"/>
      <w:lvlText w:val="%9."/>
      <w:lvlJc w:val="left"/>
      <w:pPr>
        <w:tabs>
          <w:tab w:val="num" w:pos="6480"/>
        </w:tabs>
        <w:ind w:left="6480" w:hanging="360"/>
      </w:pPr>
    </w:lvl>
  </w:abstractNum>
  <w:abstractNum w:abstractNumId="58" w15:restartNumberingAfterBreak="0">
    <w:nsid w:val="79B15472"/>
    <w:multiLevelType w:val="multilevel"/>
    <w:tmpl w:val="82F69AE0"/>
    <w:lvl w:ilvl="0">
      <w:start w:val="1"/>
      <w:numFmt w:val="decimal"/>
      <w:pStyle w:val="Heading1"/>
      <w:lvlText w:val="%1"/>
      <w:lvlJc w:val="left"/>
      <w:pPr>
        <w:ind w:left="432" w:hanging="432"/>
      </w:pPr>
      <w:rPr>
        <w:rFonts w:hint="default"/>
      </w:rPr>
    </w:lvl>
    <w:lvl w:ilvl="1">
      <w:start w:val="1"/>
      <w:numFmt w:val="decimal"/>
      <w:pStyle w:val="Style1"/>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9" w15:restartNumberingAfterBreak="0">
    <w:nsid w:val="79DC4440"/>
    <w:multiLevelType w:val="hybridMultilevel"/>
    <w:tmpl w:val="12E2B708"/>
    <w:lvl w:ilvl="0" w:tplc="30C2CF72">
      <w:start w:val="1"/>
      <w:numFmt w:val="bullet"/>
      <w:lvlText w:val=""/>
      <w:lvlJc w:val="left"/>
      <w:pPr>
        <w:tabs>
          <w:tab w:val="num" w:pos="720"/>
        </w:tabs>
        <w:ind w:left="720" w:hanging="360"/>
      </w:pPr>
      <w:rPr>
        <w:rFonts w:ascii="Symbol" w:hAnsi="Symbol" w:hint="default"/>
        <w:sz w:val="20"/>
      </w:rPr>
    </w:lvl>
    <w:lvl w:ilvl="1" w:tplc="FEA8FED0">
      <w:start w:val="1"/>
      <w:numFmt w:val="bullet"/>
      <w:lvlText w:val=""/>
      <w:lvlJc w:val="left"/>
      <w:pPr>
        <w:tabs>
          <w:tab w:val="num" w:pos="1440"/>
        </w:tabs>
        <w:ind w:left="1440" w:hanging="360"/>
      </w:pPr>
      <w:rPr>
        <w:rFonts w:ascii="Symbol" w:hAnsi="Symbol" w:hint="default"/>
        <w:sz w:val="20"/>
      </w:rPr>
    </w:lvl>
    <w:lvl w:ilvl="2" w:tplc="13DAE062">
      <w:start w:val="1"/>
      <w:numFmt w:val="bullet"/>
      <w:lvlText w:val=""/>
      <w:lvlJc w:val="left"/>
      <w:pPr>
        <w:tabs>
          <w:tab w:val="num" w:pos="2160"/>
        </w:tabs>
        <w:ind w:left="2160" w:hanging="360"/>
      </w:pPr>
      <w:rPr>
        <w:rFonts w:ascii="Symbol" w:hAnsi="Symbol" w:hint="default"/>
        <w:sz w:val="20"/>
      </w:rPr>
    </w:lvl>
    <w:lvl w:ilvl="3" w:tplc="B7DC0CDA">
      <w:start w:val="1"/>
      <w:numFmt w:val="bullet"/>
      <w:lvlText w:val=""/>
      <w:lvlJc w:val="left"/>
      <w:pPr>
        <w:tabs>
          <w:tab w:val="num" w:pos="2880"/>
        </w:tabs>
        <w:ind w:left="2880" w:hanging="360"/>
      </w:pPr>
      <w:rPr>
        <w:rFonts w:ascii="Symbol" w:hAnsi="Symbol" w:hint="default"/>
        <w:sz w:val="20"/>
      </w:rPr>
    </w:lvl>
    <w:lvl w:ilvl="4" w:tplc="506A486A">
      <w:start w:val="1"/>
      <w:numFmt w:val="bullet"/>
      <w:lvlText w:val=""/>
      <w:lvlJc w:val="left"/>
      <w:pPr>
        <w:tabs>
          <w:tab w:val="num" w:pos="3600"/>
        </w:tabs>
        <w:ind w:left="3600" w:hanging="360"/>
      </w:pPr>
      <w:rPr>
        <w:rFonts w:ascii="Symbol" w:hAnsi="Symbol" w:hint="default"/>
        <w:sz w:val="20"/>
      </w:rPr>
    </w:lvl>
    <w:lvl w:ilvl="5" w:tplc="8E3AD0C6">
      <w:start w:val="1"/>
      <w:numFmt w:val="bullet"/>
      <w:lvlText w:val=""/>
      <w:lvlJc w:val="left"/>
      <w:pPr>
        <w:tabs>
          <w:tab w:val="num" w:pos="4320"/>
        </w:tabs>
        <w:ind w:left="4320" w:hanging="360"/>
      </w:pPr>
      <w:rPr>
        <w:rFonts w:ascii="Symbol" w:hAnsi="Symbol" w:hint="default"/>
        <w:sz w:val="20"/>
      </w:rPr>
    </w:lvl>
    <w:lvl w:ilvl="6" w:tplc="D91C83B4">
      <w:start w:val="1"/>
      <w:numFmt w:val="bullet"/>
      <w:lvlText w:val=""/>
      <w:lvlJc w:val="left"/>
      <w:pPr>
        <w:tabs>
          <w:tab w:val="num" w:pos="5040"/>
        </w:tabs>
        <w:ind w:left="5040" w:hanging="360"/>
      </w:pPr>
      <w:rPr>
        <w:rFonts w:ascii="Symbol" w:hAnsi="Symbol" w:hint="default"/>
        <w:sz w:val="20"/>
      </w:rPr>
    </w:lvl>
    <w:lvl w:ilvl="7" w:tplc="2FB0DAD0">
      <w:start w:val="1"/>
      <w:numFmt w:val="bullet"/>
      <w:lvlText w:val=""/>
      <w:lvlJc w:val="left"/>
      <w:pPr>
        <w:tabs>
          <w:tab w:val="num" w:pos="5760"/>
        </w:tabs>
        <w:ind w:left="5760" w:hanging="360"/>
      </w:pPr>
      <w:rPr>
        <w:rFonts w:ascii="Symbol" w:hAnsi="Symbol" w:hint="default"/>
        <w:sz w:val="20"/>
      </w:rPr>
    </w:lvl>
    <w:lvl w:ilvl="8" w:tplc="1752115C">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7C17503E"/>
    <w:multiLevelType w:val="hybridMultilevel"/>
    <w:tmpl w:val="3D900F34"/>
    <w:lvl w:ilvl="0" w:tplc="97842B66">
      <w:start w:val="1"/>
      <w:numFmt w:val="bullet"/>
      <w:lvlText w:val=""/>
      <w:lvlJc w:val="left"/>
      <w:pPr>
        <w:tabs>
          <w:tab w:val="num" w:pos="720"/>
        </w:tabs>
        <w:ind w:left="720" w:hanging="360"/>
      </w:pPr>
      <w:rPr>
        <w:rFonts w:ascii="Symbol" w:hAnsi="Symbol" w:hint="default"/>
        <w:sz w:val="20"/>
      </w:rPr>
    </w:lvl>
    <w:lvl w:ilvl="1" w:tplc="3D983C90">
      <w:start w:val="1"/>
      <w:numFmt w:val="bullet"/>
      <w:lvlText w:val=""/>
      <w:lvlJc w:val="left"/>
      <w:pPr>
        <w:tabs>
          <w:tab w:val="num" w:pos="1440"/>
        </w:tabs>
        <w:ind w:left="1440" w:hanging="360"/>
      </w:pPr>
      <w:rPr>
        <w:rFonts w:ascii="Symbol" w:hAnsi="Symbol" w:hint="default"/>
        <w:sz w:val="20"/>
      </w:rPr>
    </w:lvl>
    <w:lvl w:ilvl="2" w:tplc="F306E934">
      <w:start w:val="1"/>
      <w:numFmt w:val="bullet"/>
      <w:lvlText w:val=""/>
      <w:lvlJc w:val="left"/>
      <w:pPr>
        <w:tabs>
          <w:tab w:val="num" w:pos="2160"/>
        </w:tabs>
        <w:ind w:left="2160" w:hanging="360"/>
      </w:pPr>
      <w:rPr>
        <w:rFonts w:ascii="Symbol" w:hAnsi="Symbol" w:hint="default"/>
        <w:sz w:val="20"/>
      </w:rPr>
    </w:lvl>
    <w:lvl w:ilvl="3" w:tplc="37E01E1A">
      <w:start w:val="1"/>
      <w:numFmt w:val="bullet"/>
      <w:lvlText w:val=""/>
      <w:lvlJc w:val="left"/>
      <w:pPr>
        <w:tabs>
          <w:tab w:val="num" w:pos="2880"/>
        </w:tabs>
        <w:ind w:left="2880" w:hanging="360"/>
      </w:pPr>
      <w:rPr>
        <w:rFonts w:ascii="Symbol" w:hAnsi="Symbol" w:hint="default"/>
        <w:sz w:val="20"/>
      </w:rPr>
    </w:lvl>
    <w:lvl w:ilvl="4" w:tplc="5170AC6C">
      <w:start w:val="1"/>
      <w:numFmt w:val="bullet"/>
      <w:lvlText w:val=""/>
      <w:lvlJc w:val="left"/>
      <w:pPr>
        <w:tabs>
          <w:tab w:val="num" w:pos="3600"/>
        </w:tabs>
        <w:ind w:left="3600" w:hanging="360"/>
      </w:pPr>
      <w:rPr>
        <w:rFonts w:ascii="Symbol" w:hAnsi="Symbol" w:hint="default"/>
        <w:sz w:val="20"/>
      </w:rPr>
    </w:lvl>
    <w:lvl w:ilvl="5" w:tplc="41ACC2BC">
      <w:start w:val="1"/>
      <w:numFmt w:val="bullet"/>
      <w:lvlText w:val=""/>
      <w:lvlJc w:val="left"/>
      <w:pPr>
        <w:tabs>
          <w:tab w:val="num" w:pos="4320"/>
        </w:tabs>
        <w:ind w:left="4320" w:hanging="360"/>
      </w:pPr>
      <w:rPr>
        <w:rFonts w:ascii="Symbol" w:hAnsi="Symbol" w:hint="default"/>
        <w:sz w:val="20"/>
      </w:rPr>
    </w:lvl>
    <w:lvl w:ilvl="6" w:tplc="413279C6">
      <w:start w:val="1"/>
      <w:numFmt w:val="bullet"/>
      <w:lvlText w:val=""/>
      <w:lvlJc w:val="left"/>
      <w:pPr>
        <w:tabs>
          <w:tab w:val="num" w:pos="5040"/>
        </w:tabs>
        <w:ind w:left="5040" w:hanging="360"/>
      </w:pPr>
      <w:rPr>
        <w:rFonts w:ascii="Symbol" w:hAnsi="Symbol" w:hint="default"/>
        <w:sz w:val="20"/>
      </w:rPr>
    </w:lvl>
    <w:lvl w:ilvl="7" w:tplc="0014412A">
      <w:start w:val="1"/>
      <w:numFmt w:val="bullet"/>
      <w:lvlText w:val=""/>
      <w:lvlJc w:val="left"/>
      <w:pPr>
        <w:tabs>
          <w:tab w:val="num" w:pos="5760"/>
        </w:tabs>
        <w:ind w:left="5760" w:hanging="360"/>
      </w:pPr>
      <w:rPr>
        <w:rFonts w:ascii="Symbol" w:hAnsi="Symbol" w:hint="default"/>
        <w:sz w:val="20"/>
      </w:rPr>
    </w:lvl>
    <w:lvl w:ilvl="8" w:tplc="38AEB5DA">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7E433350"/>
    <w:multiLevelType w:val="multilevel"/>
    <w:tmpl w:val="76AE5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7F400F2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95563071">
    <w:abstractNumId w:val="5"/>
  </w:num>
  <w:num w:numId="2" w16cid:durableId="1943874078">
    <w:abstractNumId w:val="48"/>
  </w:num>
  <w:num w:numId="3" w16cid:durableId="788400240">
    <w:abstractNumId w:val="38"/>
  </w:num>
  <w:num w:numId="4" w16cid:durableId="1778670628">
    <w:abstractNumId w:val="21"/>
  </w:num>
  <w:num w:numId="5" w16cid:durableId="430665545">
    <w:abstractNumId w:val="46"/>
  </w:num>
  <w:num w:numId="6" w16cid:durableId="867908404">
    <w:abstractNumId w:val="18"/>
  </w:num>
  <w:num w:numId="7" w16cid:durableId="594554121">
    <w:abstractNumId w:val="34"/>
  </w:num>
  <w:num w:numId="8" w16cid:durableId="1338654871">
    <w:abstractNumId w:val="19"/>
  </w:num>
  <w:num w:numId="9" w16cid:durableId="913126764">
    <w:abstractNumId w:val="41"/>
  </w:num>
  <w:num w:numId="10" w16cid:durableId="944313773">
    <w:abstractNumId w:val="57"/>
  </w:num>
  <w:num w:numId="11" w16cid:durableId="23528407">
    <w:abstractNumId w:val="55"/>
  </w:num>
  <w:num w:numId="12" w16cid:durableId="2007249581">
    <w:abstractNumId w:val="3"/>
  </w:num>
  <w:num w:numId="13" w16cid:durableId="385186981">
    <w:abstractNumId w:val="24"/>
  </w:num>
  <w:num w:numId="14" w16cid:durableId="1569878810">
    <w:abstractNumId w:val="10"/>
  </w:num>
  <w:num w:numId="15" w16cid:durableId="1058942653">
    <w:abstractNumId w:val="60"/>
  </w:num>
  <w:num w:numId="16" w16cid:durableId="233050869">
    <w:abstractNumId w:val="59"/>
  </w:num>
  <w:num w:numId="17" w16cid:durableId="1063257014">
    <w:abstractNumId w:val="7"/>
  </w:num>
  <w:num w:numId="18" w16cid:durableId="78524231">
    <w:abstractNumId w:val="56"/>
  </w:num>
  <w:num w:numId="19" w16cid:durableId="498735388">
    <w:abstractNumId w:val="22"/>
  </w:num>
  <w:num w:numId="20" w16cid:durableId="892274861">
    <w:abstractNumId w:val="12"/>
  </w:num>
  <w:num w:numId="21" w16cid:durableId="674920370">
    <w:abstractNumId w:val="30"/>
  </w:num>
  <w:num w:numId="22" w16cid:durableId="1825924890">
    <w:abstractNumId w:val="28"/>
  </w:num>
  <w:num w:numId="23" w16cid:durableId="611203749">
    <w:abstractNumId w:val="54"/>
  </w:num>
  <w:num w:numId="24" w16cid:durableId="1087731166">
    <w:abstractNumId w:val="17"/>
  </w:num>
  <w:num w:numId="25" w16cid:durableId="51119262">
    <w:abstractNumId w:val="49"/>
  </w:num>
  <w:num w:numId="26" w16cid:durableId="1823036664">
    <w:abstractNumId w:val="49"/>
    <w:lvlOverride w:ilvl="0">
      <w:startOverride w:val="1"/>
    </w:lvlOverride>
    <w:lvlOverride w:ilvl="1"/>
    <w:lvlOverride w:ilvl="2"/>
    <w:lvlOverride w:ilvl="3"/>
    <w:lvlOverride w:ilvl="4"/>
    <w:lvlOverride w:ilvl="5"/>
    <w:lvlOverride w:ilvl="6"/>
    <w:lvlOverride w:ilvl="7"/>
    <w:lvlOverride w:ilvl="8"/>
  </w:num>
  <w:num w:numId="27" w16cid:durableId="1027633688">
    <w:abstractNumId w:val="47"/>
  </w:num>
  <w:num w:numId="28" w16cid:durableId="2034652993">
    <w:abstractNumId w:val="45"/>
  </w:num>
  <w:num w:numId="29" w16cid:durableId="1647007074">
    <w:abstractNumId w:val="42"/>
  </w:num>
  <w:num w:numId="30" w16cid:durableId="1536307675">
    <w:abstractNumId w:val="43"/>
  </w:num>
  <w:num w:numId="31" w16cid:durableId="438524216">
    <w:abstractNumId w:val="2"/>
  </w:num>
  <w:num w:numId="32" w16cid:durableId="775448769">
    <w:abstractNumId w:val="1"/>
  </w:num>
  <w:num w:numId="33" w16cid:durableId="1490973424">
    <w:abstractNumId w:val="25"/>
  </w:num>
  <w:num w:numId="34" w16cid:durableId="211616861">
    <w:abstractNumId w:val="0"/>
  </w:num>
  <w:num w:numId="35" w16cid:durableId="934632040">
    <w:abstractNumId w:val="62"/>
  </w:num>
  <w:num w:numId="36" w16cid:durableId="27995633">
    <w:abstractNumId w:val="32"/>
  </w:num>
  <w:num w:numId="37" w16cid:durableId="1539706971">
    <w:abstractNumId w:val="20"/>
  </w:num>
  <w:num w:numId="38" w16cid:durableId="1032657279">
    <w:abstractNumId w:val="61"/>
  </w:num>
  <w:num w:numId="39" w16cid:durableId="510722794">
    <w:abstractNumId w:val="36"/>
  </w:num>
  <w:num w:numId="40" w16cid:durableId="2079744659">
    <w:abstractNumId w:val="39"/>
  </w:num>
  <w:num w:numId="41" w16cid:durableId="1804884630">
    <w:abstractNumId w:val="6"/>
  </w:num>
  <w:num w:numId="42" w16cid:durableId="2073195084">
    <w:abstractNumId w:val="11"/>
  </w:num>
  <w:num w:numId="43" w16cid:durableId="825630985">
    <w:abstractNumId w:val="15"/>
  </w:num>
  <w:num w:numId="44" w16cid:durableId="1877769155">
    <w:abstractNumId w:val="23"/>
  </w:num>
  <w:num w:numId="45" w16cid:durableId="1072656653">
    <w:abstractNumId w:val="33"/>
  </w:num>
  <w:num w:numId="46" w16cid:durableId="1059128491">
    <w:abstractNumId w:val="27"/>
  </w:num>
  <w:num w:numId="47" w16cid:durableId="709307610">
    <w:abstractNumId w:val="50"/>
  </w:num>
  <w:num w:numId="48" w16cid:durableId="858935361">
    <w:abstractNumId w:val="9"/>
  </w:num>
  <w:num w:numId="49" w16cid:durableId="1688017422">
    <w:abstractNumId w:val="40"/>
  </w:num>
  <w:num w:numId="50" w16cid:durableId="935165668">
    <w:abstractNumId w:val="31"/>
  </w:num>
  <w:num w:numId="51" w16cid:durableId="1828785987">
    <w:abstractNumId w:val="37"/>
  </w:num>
  <w:num w:numId="52" w16cid:durableId="1304232596">
    <w:abstractNumId w:val="14"/>
  </w:num>
  <w:num w:numId="53" w16cid:durableId="1781338894">
    <w:abstractNumId w:val="40"/>
    <w:lvlOverride w:ilvl="0">
      <w:startOverride w:val="4"/>
    </w:lvlOverride>
    <w:lvlOverride w:ilvl="1">
      <w:startOverride w:val="4"/>
    </w:lvlOverride>
  </w:num>
  <w:num w:numId="54" w16cid:durableId="1021853101">
    <w:abstractNumId w:val="44"/>
  </w:num>
  <w:num w:numId="55" w16cid:durableId="1283616575">
    <w:abstractNumId w:val="13"/>
  </w:num>
  <w:num w:numId="56" w16cid:durableId="1505975634">
    <w:abstractNumId w:val="40"/>
  </w:num>
  <w:num w:numId="57" w16cid:durableId="902718771">
    <w:abstractNumId w:val="16"/>
  </w:num>
  <w:num w:numId="58" w16cid:durableId="1284532467">
    <w:abstractNumId w:val="4"/>
  </w:num>
  <w:num w:numId="59" w16cid:durableId="1097948624">
    <w:abstractNumId w:val="26"/>
  </w:num>
  <w:num w:numId="60" w16cid:durableId="1129664479">
    <w:abstractNumId w:val="53"/>
  </w:num>
  <w:num w:numId="61" w16cid:durableId="1820879769">
    <w:abstractNumId w:val="8"/>
  </w:num>
  <w:num w:numId="62" w16cid:durableId="965160550">
    <w:abstractNumId w:val="29"/>
  </w:num>
  <w:num w:numId="63" w16cid:durableId="1644117631">
    <w:abstractNumId w:val="35"/>
  </w:num>
  <w:num w:numId="64" w16cid:durableId="1478303375">
    <w:abstractNumId w:val="58"/>
  </w:num>
  <w:num w:numId="65" w16cid:durableId="857503434">
    <w:abstractNumId w:val="51"/>
  </w:num>
  <w:num w:numId="66" w16cid:durableId="378669005">
    <w:abstractNumId w:val="52"/>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yNjCzNDM0MzU2MDJR0lEKTi0uzszPAykwMq8FAGevbPA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332&lt;/item&gt;&lt;item&gt;337&lt;/item&gt;&lt;item&gt;338&lt;/item&gt;&lt;item&gt;339&lt;/item&gt;&lt;item&gt;340&lt;/item&gt;&lt;item&gt;348&lt;/item&gt;&lt;item&gt;355&lt;/item&gt;&lt;item&gt;378&lt;/item&gt;&lt;item&gt;506&lt;/item&gt;&lt;item&gt;507&lt;/item&gt;&lt;item&gt;508&lt;/item&gt;&lt;item&gt;510&lt;/item&gt;&lt;item&gt;511&lt;/item&gt;&lt;item&gt;514&lt;/item&gt;&lt;item&gt;515&lt;/item&gt;&lt;item&gt;525&lt;/item&gt;&lt;item&gt;533&lt;/item&gt;&lt;item&gt;534&lt;/item&gt;&lt;item&gt;540&lt;/item&gt;&lt;item&gt;541&lt;/item&gt;&lt;item&gt;543&lt;/item&gt;&lt;item&gt;544&lt;/item&gt;&lt;item&gt;554&lt;/item&gt;&lt;item&gt;559&lt;/item&gt;&lt;item&gt;560&lt;/item&gt;&lt;item&gt;561&lt;/item&gt;&lt;item&gt;563&lt;/item&gt;&lt;item&gt;566&lt;/item&gt;&lt;item&gt;568&lt;/item&gt;&lt;item&gt;570&lt;/item&gt;&lt;item&gt;575&lt;/item&gt;&lt;item&gt;577&lt;/item&gt;&lt;item&gt;578&lt;/item&gt;&lt;item&gt;610&lt;/item&gt;&lt;item&gt;729&lt;/item&gt;&lt;item&gt;785&lt;/item&gt;&lt;item&gt;786&lt;/item&gt;&lt;item&gt;787&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8&lt;/item&gt;&lt;item&gt;809&lt;/item&gt;&lt;item&gt;810&lt;/item&gt;&lt;item&gt;811&lt;/item&gt;&lt;item&gt;814&lt;/item&gt;&lt;item&gt;816&lt;/item&gt;&lt;/record-ids&gt;&lt;/item&gt;&lt;/Libraries&gt;"/>
  </w:docVars>
  <w:rsids>
    <w:rsidRoot w:val="002205B1"/>
    <w:rsid w:val="00000255"/>
    <w:rsid w:val="000003C2"/>
    <w:rsid w:val="00001062"/>
    <w:rsid w:val="000015A7"/>
    <w:rsid w:val="00001E72"/>
    <w:rsid w:val="000022C9"/>
    <w:rsid w:val="00003E2D"/>
    <w:rsid w:val="000045A8"/>
    <w:rsid w:val="000055E6"/>
    <w:rsid w:val="00005858"/>
    <w:rsid w:val="00007FD3"/>
    <w:rsid w:val="00016266"/>
    <w:rsid w:val="00016D19"/>
    <w:rsid w:val="000234CA"/>
    <w:rsid w:val="0002612F"/>
    <w:rsid w:val="000263BB"/>
    <w:rsid w:val="00031D8D"/>
    <w:rsid w:val="00032314"/>
    <w:rsid w:val="00032B0B"/>
    <w:rsid w:val="0003374C"/>
    <w:rsid w:val="00040810"/>
    <w:rsid w:val="00041841"/>
    <w:rsid w:val="00041EFE"/>
    <w:rsid w:val="00042418"/>
    <w:rsid w:val="00052C41"/>
    <w:rsid w:val="0005412D"/>
    <w:rsid w:val="00057599"/>
    <w:rsid w:val="00061635"/>
    <w:rsid w:val="00063245"/>
    <w:rsid w:val="0006580C"/>
    <w:rsid w:val="00065AAE"/>
    <w:rsid w:val="000679DE"/>
    <w:rsid w:val="0007014A"/>
    <w:rsid w:val="00070BE1"/>
    <w:rsid w:val="00070C11"/>
    <w:rsid w:val="00071E76"/>
    <w:rsid w:val="000721AD"/>
    <w:rsid w:val="00073073"/>
    <w:rsid w:val="00074798"/>
    <w:rsid w:val="00075196"/>
    <w:rsid w:val="000823BC"/>
    <w:rsid w:val="00082A4F"/>
    <w:rsid w:val="000830DB"/>
    <w:rsid w:val="00087353"/>
    <w:rsid w:val="00092A1E"/>
    <w:rsid w:val="000947AD"/>
    <w:rsid w:val="00095B9D"/>
    <w:rsid w:val="00095BC5"/>
    <w:rsid w:val="00095D2D"/>
    <w:rsid w:val="000A01D6"/>
    <w:rsid w:val="000A0A4A"/>
    <w:rsid w:val="000A0A7E"/>
    <w:rsid w:val="000A2CEC"/>
    <w:rsid w:val="000A3958"/>
    <w:rsid w:val="000A6318"/>
    <w:rsid w:val="000A75F5"/>
    <w:rsid w:val="000B56C8"/>
    <w:rsid w:val="000C005F"/>
    <w:rsid w:val="000C0C19"/>
    <w:rsid w:val="000C2151"/>
    <w:rsid w:val="000C222F"/>
    <w:rsid w:val="000C40ED"/>
    <w:rsid w:val="000C6D3E"/>
    <w:rsid w:val="000D0276"/>
    <w:rsid w:val="000D1B43"/>
    <w:rsid w:val="000D4533"/>
    <w:rsid w:val="000D483B"/>
    <w:rsid w:val="000D6DD9"/>
    <w:rsid w:val="000D7741"/>
    <w:rsid w:val="000D7BBE"/>
    <w:rsid w:val="000E176F"/>
    <w:rsid w:val="000E5219"/>
    <w:rsid w:val="000E606B"/>
    <w:rsid w:val="000E6D26"/>
    <w:rsid w:val="000E71B3"/>
    <w:rsid w:val="000E749D"/>
    <w:rsid w:val="000E76C5"/>
    <w:rsid w:val="000F07B5"/>
    <w:rsid w:val="000F40DD"/>
    <w:rsid w:val="00101E20"/>
    <w:rsid w:val="00103D2E"/>
    <w:rsid w:val="00105034"/>
    <w:rsid w:val="001062B3"/>
    <w:rsid w:val="00113857"/>
    <w:rsid w:val="00114A8D"/>
    <w:rsid w:val="00116015"/>
    <w:rsid w:val="001236C7"/>
    <w:rsid w:val="00124960"/>
    <w:rsid w:val="0012615D"/>
    <w:rsid w:val="001272B0"/>
    <w:rsid w:val="001300B0"/>
    <w:rsid w:val="00130311"/>
    <w:rsid w:val="001312AA"/>
    <w:rsid w:val="00132A7C"/>
    <w:rsid w:val="001338DB"/>
    <w:rsid w:val="0013405D"/>
    <w:rsid w:val="001341B5"/>
    <w:rsid w:val="00134BFC"/>
    <w:rsid w:val="00134FF4"/>
    <w:rsid w:val="00137376"/>
    <w:rsid w:val="0014286D"/>
    <w:rsid w:val="0014296F"/>
    <w:rsid w:val="00144E2D"/>
    <w:rsid w:val="001466C9"/>
    <w:rsid w:val="001479CA"/>
    <w:rsid w:val="001509CD"/>
    <w:rsid w:val="00151358"/>
    <w:rsid w:val="0015514E"/>
    <w:rsid w:val="001566B7"/>
    <w:rsid w:val="00161BFB"/>
    <w:rsid w:val="00164D33"/>
    <w:rsid w:val="00165875"/>
    <w:rsid w:val="00165FBC"/>
    <w:rsid w:val="00171454"/>
    <w:rsid w:val="00171EBD"/>
    <w:rsid w:val="001778AB"/>
    <w:rsid w:val="00181CD2"/>
    <w:rsid w:val="0018391A"/>
    <w:rsid w:val="0018492B"/>
    <w:rsid w:val="00185344"/>
    <w:rsid w:val="00187E14"/>
    <w:rsid w:val="00191807"/>
    <w:rsid w:val="00195CA1"/>
    <w:rsid w:val="001A0748"/>
    <w:rsid w:val="001A25B6"/>
    <w:rsid w:val="001A2F1C"/>
    <w:rsid w:val="001A4D9B"/>
    <w:rsid w:val="001B029D"/>
    <w:rsid w:val="001B032C"/>
    <w:rsid w:val="001B0B4E"/>
    <w:rsid w:val="001B3B74"/>
    <w:rsid w:val="001C1406"/>
    <w:rsid w:val="001C3508"/>
    <w:rsid w:val="001C3FE3"/>
    <w:rsid w:val="001C403F"/>
    <w:rsid w:val="001C5214"/>
    <w:rsid w:val="001C5680"/>
    <w:rsid w:val="001C740A"/>
    <w:rsid w:val="001C75DA"/>
    <w:rsid w:val="001D3314"/>
    <w:rsid w:val="001D3701"/>
    <w:rsid w:val="001D37B8"/>
    <w:rsid w:val="001D3B87"/>
    <w:rsid w:val="001D4081"/>
    <w:rsid w:val="001D47B9"/>
    <w:rsid w:val="001D5722"/>
    <w:rsid w:val="001D5D65"/>
    <w:rsid w:val="001D6A44"/>
    <w:rsid w:val="001D6FFF"/>
    <w:rsid w:val="001D72BF"/>
    <w:rsid w:val="001E055B"/>
    <w:rsid w:val="001E2240"/>
    <w:rsid w:val="001E34F1"/>
    <w:rsid w:val="001E7B49"/>
    <w:rsid w:val="001F29E7"/>
    <w:rsid w:val="001F3F59"/>
    <w:rsid w:val="001F503E"/>
    <w:rsid w:val="001F6DCF"/>
    <w:rsid w:val="001F7BAC"/>
    <w:rsid w:val="00200B35"/>
    <w:rsid w:val="00202537"/>
    <w:rsid w:val="00204499"/>
    <w:rsid w:val="00205A46"/>
    <w:rsid w:val="002110A6"/>
    <w:rsid w:val="00211158"/>
    <w:rsid w:val="0021162C"/>
    <w:rsid w:val="0022000A"/>
    <w:rsid w:val="002205B1"/>
    <w:rsid w:val="00220EB2"/>
    <w:rsid w:val="00221775"/>
    <w:rsid w:val="0022282D"/>
    <w:rsid w:val="00222C7F"/>
    <w:rsid w:val="00223D16"/>
    <w:rsid w:val="00225C16"/>
    <w:rsid w:val="00231D30"/>
    <w:rsid w:val="002343F1"/>
    <w:rsid w:val="002347CF"/>
    <w:rsid w:val="002356D8"/>
    <w:rsid w:val="00236929"/>
    <w:rsid w:val="00237789"/>
    <w:rsid w:val="00240DD6"/>
    <w:rsid w:val="0024153C"/>
    <w:rsid w:val="002419E6"/>
    <w:rsid w:val="0024450C"/>
    <w:rsid w:val="00246213"/>
    <w:rsid w:val="00250B8B"/>
    <w:rsid w:val="00250F8F"/>
    <w:rsid w:val="002510E9"/>
    <w:rsid w:val="00255CFF"/>
    <w:rsid w:val="00261A1E"/>
    <w:rsid w:val="00262EB2"/>
    <w:rsid w:val="00263375"/>
    <w:rsid w:val="00264FE8"/>
    <w:rsid w:val="002703B8"/>
    <w:rsid w:val="00270E74"/>
    <w:rsid w:val="0027200E"/>
    <w:rsid w:val="00272542"/>
    <w:rsid w:val="0027621B"/>
    <w:rsid w:val="00281F64"/>
    <w:rsid w:val="00282DE9"/>
    <w:rsid w:val="00287431"/>
    <w:rsid w:val="00290A63"/>
    <w:rsid w:val="00291A22"/>
    <w:rsid w:val="002922A4"/>
    <w:rsid w:val="00292DD3"/>
    <w:rsid w:val="00296F50"/>
    <w:rsid w:val="002A04C3"/>
    <w:rsid w:val="002A260D"/>
    <w:rsid w:val="002A2960"/>
    <w:rsid w:val="002A3BE8"/>
    <w:rsid w:val="002A4BD6"/>
    <w:rsid w:val="002A5655"/>
    <w:rsid w:val="002A59D2"/>
    <w:rsid w:val="002A72CE"/>
    <w:rsid w:val="002A77B8"/>
    <w:rsid w:val="002B1ADE"/>
    <w:rsid w:val="002B2C48"/>
    <w:rsid w:val="002B666E"/>
    <w:rsid w:val="002C0762"/>
    <w:rsid w:val="002C6B73"/>
    <w:rsid w:val="002C6F42"/>
    <w:rsid w:val="002C7392"/>
    <w:rsid w:val="002D01B1"/>
    <w:rsid w:val="002D0733"/>
    <w:rsid w:val="002D12F1"/>
    <w:rsid w:val="002D23EC"/>
    <w:rsid w:val="002D5B50"/>
    <w:rsid w:val="002D620B"/>
    <w:rsid w:val="002D6A8D"/>
    <w:rsid w:val="002E1A17"/>
    <w:rsid w:val="002E3A25"/>
    <w:rsid w:val="002E6B1C"/>
    <w:rsid w:val="002F0295"/>
    <w:rsid w:val="002F0778"/>
    <w:rsid w:val="002F22EB"/>
    <w:rsid w:val="002F3644"/>
    <w:rsid w:val="002F516A"/>
    <w:rsid w:val="002F5FE7"/>
    <w:rsid w:val="002F69BE"/>
    <w:rsid w:val="002F782B"/>
    <w:rsid w:val="003028E7"/>
    <w:rsid w:val="0030581E"/>
    <w:rsid w:val="00305A88"/>
    <w:rsid w:val="00306C16"/>
    <w:rsid w:val="00310D9E"/>
    <w:rsid w:val="0031343E"/>
    <w:rsid w:val="00314180"/>
    <w:rsid w:val="00316164"/>
    <w:rsid w:val="003168B6"/>
    <w:rsid w:val="00316A09"/>
    <w:rsid w:val="00322C71"/>
    <w:rsid w:val="00324DE6"/>
    <w:rsid w:val="00327E28"/>
    <w:rsid w:val="00333278"/>
    <w:rsid w:val="003350CF"/>
    <w:rsid w:val="003372E2"/>
    <w:rsid w:val="00344D28"/>
    <w:rsid w:val="003450B7"/>
    <w:rsid w:val="0034567D"/>
    <w:rsid w:val="00345BDF"/>
    <w:rsid w:val="00347C60"/>
    <w:rsid w:val="003505EC"/>
    <w:rsid w:val="0035314A"/>
    <w:rsid w:val="00354536"/>
    <w:rsid w:val="0035513D"/>
    <w:rsid w:val="00355734"/>
    <w:rsid w:val="0035673A"/>
    <w:rsid w:val="00356C99"/>
    <w:rsid w:val="00363633"/>
    <w:rsid w:val="00364B75"/>
    <w:rsid w:val="00364CC1"/>
    <w:rsid w:val="003659B1"/>
    <w:rsid w:val="00367685"/>
    <w:rsid w:val="00370E68"/>
    <w:rsid w:val="003718C3"/>
    <w:rsid w:val="003742CD"/>
    <w:rsid w:val="0037798C"/>
    <w:rsid w:val="003820EF"/>
    <w:rsid w:val="003901B1"/>
    <w:rsid w:val="00390A5B"/>
    <w:rsid w:val="0039114E"/>
    <w:rsid w:val="0039234B"/>
    <w:rsid w:val="003944B1"/>
    <w:rsid w:val="0039480E"/>
    <w:rsid w:val="00395871"/>
    <w:rsid w:val="003A055C"/>
    <w:rsid w:val="003A05BF"/>
    <w:rsid w:val="003A0BF2"/>
    <w:rsid w:val="003A0F39"/>
    <w:rsid w:val="003A1930"/>
    <w:rsid w:val="003A1989"/>
    <w:rsid w:val="003A7E74"/>
    <w:rsid w:val="003B09C5"/>
    <w:rsid w:val="003B2ED9"/>
    <w:rsid w:val="003B47AC"/>
    <w:rsid w:val="003B5A43"/>
    <w:rsid w:val="003C096B"/>
    <w:rsid w:val="003C25C5"/>
    <w:rsid w:val="003C3FD6"/>
    <w:rsid w:val="003C4102"/>
    <w:rsid w:val="003C613E"/>
    <w:rsid w:val="003C6A33"/>
    <w:rsid w:val="003D2470"/>
    <w:rsid w:val="003D3838"/>
    <w:rsid w:val="003D4D26"/>
    <w:rsid w:val="003D526B"/>
    <w:rsid w:val="003D52A1"/>
    <w:rsid w:val="003D6186"/>
    <w:rsid w:val="003D6F4B"/>
    <w:rsid w:val="003E0179"/>
    <w:rsid w:val="003E07DE"/>
    <w:rsid w:val="003E1AC8"/>
    <w:rsid w:val="003E27D2"/>
    <w:rsid w:val="003E2C85"/>
    <w:rsid w:val="003E3226"/>
    <w:rsid w:val="003E5B1B"/>
    <w:rsid w:val="003E7B60"/>
    <w:rsid w:val="003E7C51"/>
    <w:rsid w:val="003E7D79"/>
    <w:rsid w:val="003F1552"/>
    <w:rsid w:val="003F27BE"/>
    <w:rsid w:val="003F5565"/>
    <w:rsid w:val="003F68BA"/>
    <w:rsid w:val="003F69B0"/>
    <w:rsid w:val="00401631"/>
    <w:rsid w:val="00401B54"/>
    <w:rsid w:val="00407EDA"/>
    <w:rsid w:val="0041080C"/>
    <w:rsid w:val="00415808"/>
    <w:rsid w:val="00415932"/>
    <w:rsid w:val="00415AD4"/>
    <w:rsid w:val="004164DC"/>
    <w:rsid w:val="004169D3"/>
    <w:rsid w:val="00416C51"/>
    <w:rsid w:val="00416E21"/>
    <w:rsid w:val="0042280C"/>
    <w:rsid w:val="00422C61"/>
    <w:rsid w:val="00425E88"/>
    <w:rsid w:val="0043035B"/>
    <w:rsid w:val="00431C37"/>
    <w:rsid w:val="00440FBD"/>
    <w:rsid w:val="0044158C"/>
    <w:rsid w:val="004422F7"/>
    <w:rsid w:val="004450AB"/>
    <w:rsid w:val="00447C94"/>
    <w:rsid w:val="004524E5"/>
    <w:rsid w:val="00454D54"/>
    <w:rsid w:val="00455623"/>
    <w:rsid w:val="00457AD4"/>
    <w:rsid w:val="0046020B"/>
    <w:rsid w:val="00461C3E"/>
    <w:rsid w:val="00461C40"/>
    <w:rsid w:val="00461C70"/>
    <w:rsid w:val="00462894"/>
    <w:rsid w:val="00462A2C"/>
    <w:rsid w:val="00462C6E"/>
    <w:rsid w:val="00463F0A"/>
    <w:rsid w:val="00464383"/>
    <w:rsid w:val="00464402"/>
    <w:rsid w:val="00467D49"/>
    <w:rsid w:val="004701FA"/>
    <w:rsid w:val="00471009"/>
    <w:rsid w:val="004719C4"/>
    <w:rsid w:val="00472557"/>
    <w:rsid w:val="00472B66"/>
    <w:rsid w:val="00475481"/>
    <w:rsid w:val="004763D4"/>
    <w:rsid w:val="00477E31"/>
    <w:rsid w:val="00480696"/>
    <w:rsid w:val="0048337B"/>
    <w:rsid w:val="00483FFA"/>
    <w:rsid w:val="00485867"/>
    <w:rsid w:val="00485A99"/>
    <w:rsid w:val="00486C41"/>
    <w:rsid w:val="00487828"/>
    <w:rsid w:val="00490BBD"/>
    <w:rsid w:val="00490CAD"/>
    <w:rsid w:val="00491C1C"/>
    <w:rsid w:val="00491E08"/>
    <w:rsid w:val="00492628"/>
    <w:rsid w:val="00492A80"/>
    <w:rsid w:val="004942CF"/>
    <w:rsid w:val="00494D79"/>
    <w:rsid w:val="00496392"/>
    <w:rsid w:val="00496A97"/>
    <w:rsid w:val="004971CB"/>
    <w:rsid w:val="00497C9C"/>
    <w:rsid w:val="004A0CF9"/>
    <w:rsid w:val="004A19AE"/>
    <w:rsid w:val="004A631F"/>
    <w:rsid w:val="004A6467"/>
    <w:rsid w:val="004B0C11"/>
    <w:rsid w:val="004B4E2B"/>
    <w:rsid w:val="004C0A02"/>
    <w:rsid w:val="004C1374"/>
    <w:rsid w:val="004C215E"/>
    <w:rsid w:val="004C41FB"/>
    <w:rsid w:val="004C6B77"/>
    <w:rsid w:val="004C6DF2"/>
    <w:rsid w:val="004D3F62"/>
    <w:rsid w:val="004D79C3"/>
    <w:rsid w:val="004E0361"/>
    <w:rsid w:val="004E1999"/>
    <w:rsid w:val="004E2159"/>
    <w:rsid w:val="004E2637"/>
    <w:rsid w:val="004E53EC"/>
    <w:rsid w:val="004E5E6F"/>
    <w:rsid w:val="004E62E2"/>
    <w:rsid w:val="004F0119"/>
    <w:rsid w:val="004F147E"/>
    <w:rsid w:val="004F2291"/>
    <w:rsid w:val="004F44C5"/>
    <w:rsid w:val="004F47BA"/>
    <w:rsid w:val="004F7AAC"/>
    <w:rsid w:val="00501306"/>
    <w:rsid w:val="005026CD"/>
    <w:rsid w:val="00504B5F"/>
    <w:rsid w:val="00504B64"/>
    <w:rsid w:val="00505ABF"/>
    <w:rsid w:val="005067B3"/>
    <w:rsid w:val="00513614"/>
    <w:rsid w:val="00514604"/>
    <w:rsid w:val="00515403"/>
    <w:rsid w:val="00515F77"/>
    <w:rsid w:val="00517635"/>
    <w:rsid w:val="0052316D"/>
    <w:rsid w:val="00523C7B"/>
    <w:rsid w:val="00526356"/>
    <w:rsid w:val="00526E89"/>
    <w:rsid w:val="00531A99"/>
    <w:rsid w:val="00531D7C"/>
    <w:rsid w:val="0053249D"/>
    <w:rsid w:val="005364FA"/>
    <w:rsid w:val="005379FA"/>
    <w:rsid w:val="00540506"/>
    <w:rsid w:val="005412A3"/>
    <w:rsid w:val="00543A35"/>
    <w:rsid w:val="005453FE"/>
    <w:rsid w:val="005527D5"/>
    <w:rsid w:val="00553AAC"/>
    <w:rsid w:val="00560FF8"/>
    <w:rsid w:val="005622B4"/>
    <w:rsid w:val="0056586C"/>
    <w:rsid w:val="00567855"/>
    <w:rsid w:val="00571F70"/>
    <w:rsid w:val="00574C34"/>
    <w:rsid w:val="00574FA2"/>
    <w:rsid w:val="00575B5F"/>
    <w:rsid w:val="005817F6"/>
    <w:rsid w:val="00584143"/>
    <w:rsid w:val="00585918"/>
    <w:rsid w:val="00585986"/>
    <w:rsid w:val="00592736"/>
    <w:rsid w:val="00592A5F"/>
    <w:rsid w:val="00592B60"/>
    <w:rsid w:val="00592E74"/>
    <w:rsid w:val="00592F89"/>
    <w:rsid w:val="005931D4"/>
    <w:rsid w:val="0059374C"/>
    <w:rsid w:val="00595ADE"/>
    <w:rsid w:val="005A4249"/>
    <w:rsid w:val="005A51CD"/>
    <w:rsid w:val="005A5AEF"/>
    <w:rsid w:val="005A6863"/>
    <w:rsid w:val="005B11B0"/>
    <w:rsid w:val="005B2C3F"/>
    <w:rsid w:val="005B36FA"/>
    <w:rsid w:val="005B3BBE"/>
    <w:rsid w:val="005B4AE9"/>
    <w:rsid w:val="005C1A0F"/>
    <w:rsid w:val="005C2F97"/>
    <w:rsid w:val="005D7661"/>
    <w:rsid w:val="005D7BF8"/>
    <w:rsid w:val="005D7D27"/>
    <w:rsid w:val="005E3533"/>
    <w:rsid w:val="005E5C42"/>
    <w:rsid w:val="005E7F81"/>
    <w:rsid w:val="005F0E87"/>
    <w:rsid w:val="005F2DCB"/>
    <w:rsid w:val="005F5192"/>
    <w:rsid w:val="005F554A"/>
    <w:rsid w:val="00602785"/>
    <w:rsid w:val="00604DDD"/>
    <w:rsid w:val="00605D3A"/>
    <w:rsid w:val="0060639A"/>
    <w:rsid w:val="00606D4A"/>
    <w:rsid w:val="00610C36"/>
    <w:rsid w:val="00612046"/>
    <w:rsid w:val="00613239"/>
    <w:rsid w:val="006135C2"/>
    <w:rsid w:val="00615DF3"/>
    <w:rsid w:val="006203DD"/>
    <w:rsid w:val="0062070E"/>
    <w:rsid w:val="00620EE2"/>
    <w:rsid w:val="006211D1"/>
    <w:rsid w:val="00621CD7"/>
    <w:rsid w:val="00622FEE"/>
    <w:rsid w:val="00623255"/>
    <w:rsid w:val="006244A3"/>
    <w:rsid w:val="00624B30"/>
    <w:rsid w:val="00626ACC"/>
    <w:rsid w:val="00627FA0"/>
    <w:rsid w:val="00630E55"/>
    <w:rsid w:val="0063115A"/>
    <w:rsid w:val="00632026"/>
    <w:rsid w:val="00632D81"/>
    <w:rsid w:val="0063434E"/>
    <w:rsid w:val="00635214"/>
    <w:rsid w:val="006361D9"/>
    <w:rsid w:val="00637637"/>
    <w:rsid w:val="00640126"/>
    <w:rsid w:val="00641B8A"/>
    <w:rsid w:val="006426A0"/>
    <w:rsid w:val="006441E3"/>
    <w:rsid w:val="00644EA8"/>
    <w:rsid w:val="00647B86"/>
    <w:rsid w:val="00647DE4"/>
    <w:rsid w:val="00652AF9"/>
    <w:rsid w:val="0065334F"/>
    <w:rsid w:val="0065609D"/>
    <w:rsid w:val="00662A85"/>
    <w:rsid w:val="006636E3"/>
    <w:rsid w:val="006655E9"/>
    <w:rsid w:val="00666AFE"/>
    <w:rsid w:val="00670172"/>
    <w:rsid w:val="00671A84"/>
    <w:rsid w:val="006722FB"/>
    <w:rsid w:val="006727BE"/>
    <w:rsid w:val="006740A5"/>
    <w:rsid w:val="00675245"/>
    <w:rsid w:val="0067760E"/>
    <w:rsid w:val="00677978"/>
    <w:rsid w:val="00680F42"/>
    <w:rsid w:val="00682003"/>
    <w:rsid w:val="00682298"/>
    <w:rsid w:val="006828E0"/>
    <w:rsid w:val="0068562C"/>
    <w:rsid w:val="0068732C"/>
    <w:rsid w:val="00693058"/>
    <w:rsid w:val="00693E9A"/>
    <w:rsid w:val="00694950"/>
    <w:rsid w:val="00695B85"/>
    <w:rsid w:val="00697D26"/>
    <w:rsid w:val="006A2DC2"/>
    <w:rsid w:val="006A3504"/>
    <w:rsid w:val="006A5B47"/>
    <w:rsid w:val="006A5EB7"/>
    <w:rsid w:val="006A608E"/>
    <w:rsid w:val="006A7D86"/>
    <w:rsid w:val="006B0563"/>
    <w:rsid w:val="006B0F4E"/>
    <w:rsid w:val="006B3A4F"/>
    <w:rsid w:val="006B4148"/>
    <w:rsid w:val="006B7AA0"/>
    <w:rsid w:val="006C075E"/>
    <w:rsid w:val="006C35AA"/>
    <w:rsid w:val="006C3725"/>
    <w:rsid w:val="006C5938"/>
    <w:rsid w:val="006D0BE3"/>
    <w:rsid w:val="006D1A4B"/>
    <w:rsid w:val="006D4490"/>
    <w:rsid w:val="006D6FE5"/>
    <w:rsid w:val="006D7002"/>
    <w:rsid w:val="006D7514"/>
    <w:rsid w:val="006E3878"/>
    <w:rsid w:val="006E390C"/>
    <w:rsid w:val="006E5587"/>
    <w:rsid w:val="006F12BE"/>
    <w:rsid w:val="006F6FE9"/>
    <w:rsid w:val="006F71E3"/>
    <w:rsid w:val="00700AC4"/>
    <w:rsid w:val="00702281"/>
    <w:rsid w:val="007045C6"/>
    <w:rsid w:val="00706406"/>
    <w:rsid w:val="00707ECC"/>
    <w:rsid w:val="00707F4C"/>
    <w:rsid w:val="00710DC6"/>
    <w:rsid w:val="00712191"/>
    <w:rsid w:val="007124BB"/>
    <w:rsid w:val="00712820"/>
    <w:rsid w:val="007149AF"/>
    <w:rsid w:val="0071590E"/>
    <w:rsid w:val="007166D2"/>
    <w:rsid w:val="00720512"/>
    <w:rsid w:val="00720A9C"/>
    <w:rsid w:val="00721598"/>
    <w:rsid w:val="00722DB5"/>
    <w:rsid w:val="007232E5"/>
    <w:rsid w:val="00723D17"/>
    <w:rsid w:val="00723D60"/>
    <w:rsid w:val="00724810"/>
    <w:rsid w:val="00727E8E"/>
    <w:rsid w:val="00730E54"/>
    <w:rsid w:val="00731428"/>
    <w:rsid w:val="0073193C"/>
    <w:rsid w:val="00731C62"/>
    <w:rsid w:val="00732099"/>
    <w:rsid w:val="007324D4"/>
    <w:rsid w:val="007333B4"/>
    <w:rsid w:val="00734C25"/>
    <w:rsid w:val="00734E42"/>
    <w:rsid w:val="00735014"/>
    <w:rsid w:val="00736330"/>
    <w:rsid w:val="007372E6"/>
    <w:rsid w:val="00743117"/>
    <w:rsid w:val="007448B9"/>
    <w:rsid w:val="0075089A"/>
    <w:rsid w:val="00751661"/>
    <w:rsid w:val="00751CBA"/>
    <w:rsid w:val="00752088"/>
    <w:rsid w:val="00754127"/>
    <w:rsid w:val="007544A7"/>
    <w:rsid w:val="0075738D"/>
    <w:rsid w:val="0076423D"/>
    <w:rsid w:val="00764584"/>
    <w:rsid w:val="00775219"/>
    <w:rsid w:val="00775F16"/>
    <w:rsid w:val="00777F3C"/>
    <w:rsid w:val="00780BBD"/>
    <w:rsid w:val="00781027"/>
    <w:rsid w:val="007814C9"/>
    <w:rsid w:val="007822DF"/>
    <w:rsid w:val="00782816"/>
    <w:rsid w:val="00783BEA"/>
    <w:rsid w:val="00783E42"/>
    <w:rsid w:val="0079075C"/>
    <w:rsid w:val="00790C4E"/>
    <w:rsid w:val="00793CBF"/>
    <w:rsid w:val="0079451A"/>
    <w:rsid w:val="00797944"/>
    <w:rsid w:val="00797A96"/>
    <w:rsid w:val="007A1808"/>
    <w:rsid w:val="007A300A"/>
    <w:rsid w:val="007A6C70"/>
    <w:rsid w:val="007A766F"/>
    <w:rsid w:val="007A78B8"/>
    <w:rsid w:val="007B3107"/>
    <w:rsid w:val="007B4D39"/>
    <w:rsid w:val="007B5CEA"/>
    <w:rsid w:val="007B7B6C"/>
    <w:rsid w:val="007C1175"/>
    <w:rsid w:val="007C25E7"/>
    <w:rsid w:val="007C520B"/>
    <w:rsid w:val="007C5F42"/>
    <w:rsid w:val="007C61F6"/>
    <w:rsid w:val="007C7B8F"/>
    <w:rsid w:val="007D2D73"/>
    <w:rsid w:val="007D3AF1"/>
    <w:rsid w:val="007D3C70"/>
    <w:rsid w:val="007D3EAF"/>
    <w:rsid w:val="007D6796"/>
    <w:rsid w:val="007D67C9"/>
    <w:rsid w:val="007E0C95"/>
    <w:rsid w:val="007E248F"/>
    <w:rsid w:val="007E27DA"/>
    <w:rsid w:val="007E2B6A"/>
    <w:rsid w:val="007E32AD"/>
    <w:rsid w:val="007E6D31"/>
    <w:rsid w:val="007E720B"/>
    <w:rsid w:val="007E7E0E"/>
    <w:rsid w:val="007F5E93"/>
    <w:rsid w:val="007F7622"/>
    <w:rsid w:val="00802A43"/>
    <w:rsid w:val="0080590B"/>
    <w:rsid w:val="00806740"/>
    <w:rsid w:val="00807658"/>
    <w:rsid w:val="00807AE9"/>
    <w:rsid w:val="0081348E"/>
    <w:rsid w:val="00815192"/>
    <w:rsid w:val="00816552"/>
    <w:rsid w:val="008167F5"/>
    <w:rsid w:val="008175F6"/>
    <w:rsid w:val="00820F05"/>
    <w:rsid w:val="00826A59"/>
    <w:rsid w:val="00827397"/>
    <w:rsid w:val="00833123"/>
    <w:rsid w:val="00833D23"/>
    <w:rsid w:val="0083620D"/>
    <w:rsid w:val="00836F1F"/>
    <w:rsid w:val="008410D9"/>
    <w:rsid w:val="00841AB1"/>
    <w:rsid w:val="00843081"/>
    <w:rsid w:val="0084570C"/>
    <w:rsid w:val="00845A57"/>
    <w:rsid w:val="00847E54"/>
    <w:rsid w:val="00851A7C"/>
    <w:rsid w:val="008577A3"/>
    <w:rsid w:val="00860B16"/>
    <w:rsid w:val="00861988"/>
    <w:rsid w:val="008629EF"/>
    <w:rsid w:val="008659CB"/>
    <w:rsid w:val="00866A01"/>
    <w:rsid w:val="00866EFC"/>
    <w:rsid w:val="00870F53"/>
    <w:rsid w:val="008711E3"/>
    <w:rsid w:val="008716AE"/>
    <w:rsid w:val="00871E26"/>
    <w:rsid w:val="008720CD"/>
    <w:rsid w:val="008726AF"/>
    <w:rsid w:val="00877862"/>
    <w:rsid w:val="00877B69"/>
    <w:rsid w:val="00880546"/>
    <w:rsid w:val="00887E8F"/>
    <w:rsid w:val="00891B33"/>
    <w:rsid w:val="00892B8E"/>
    <w:rsid w:val="00892C27"/>
    <w:rsid w:val="008937AF"/>
    <w:rsid w:val="00896FD2"/>
    <w:rsid w:val="008A03D3"/>
    <w:rsid w:val="008A0D6B"/>
    <w:rsid w:val="008A1CB6"/>
    <w:rsid w:val="008A21F6"/>
    <w:rsid w:val="008A3B24"/>
    <w:rsid w:val="008A48ED"/>
    <w:rsid w:val="008A5468"/>
    <w:rsid w:val="008B07C4"/>
    <w:rsid w:val="008B0B59"/>
    <w:rsid w:val="008B2DB9"/>
    <w:rsid w:val="008B3E2F"/>
    <w:rsid w:val="008B5D4F"/>
    <w:rsid w:val="008B5EBA"/>
    <w:rsid w:val="008B6EDD"/>
    <w:rsid w:val="008B7E36"/>
    <w:rsid w:val="008C03FA"/>
    <w:rsid w:val="008C0731"/>
    <w:rsid w:val="008C2B12"/>
    <w:rsid w:val="008C3F5F"/>
    <w:rsid w:val="008C47CC"/>
    <w:rsid w:val="008D132A"/>
    <w:rsid w:val="008E0591"/>
    <w:rsid w:val="008E27CF"/>
    <w:rsid w:val="008E2CF5"/>
    <w:rsid w:val="008E3026"/>
    <w:rsid w:val="008E4B19"/>
    <w:rsid w:val="008E5185"/>
    <w:rsid w:val="008E616D"/>
    <w:rsid w:val="008E67CE"/>
    <w:rsid w:val="008F0192"/>
    <w:rsid w:val="008F153A"/>
    <w:rsid w:val="008F298E"/>
    <w:rsid w:val="008F3136"/>
    <w:rsid w:val="008F45F4"/>
    <w:rsid w:val="008F6313"/>
    <w:rsid w:val="008F740B"/>
    <w:rsid w:val="009002BD"/>
    <w:rsid w:val="00902D0D"/>
    <w:rsid w:val="00903F95"/>
    <w:rsid w:val="00904409"/>
    <w:rsid w:val="00904912"/>
    <w:rsid w:val="00904FA7"/>
    <w:rsid w:val="00905781"/>
    <w:rsid w:val="00906C05"/>
    <w:rsid w:val="00906DF2"/>
    <w:rsid w:val="00910327"/>
    <w:rsid w:val="00911171"/>
    <w:rsid w:val="00911833"/>
    <w:rsid w:val="00914F28"/>
    <w:rsid w:val="00914FC8"/>
    <w:rsid w:val="00915434"/>
    <w:rsid w:val="00916593"/>
    <w:rsid w:val="00916724"/>
    <w:rsid w:val="0091773E"/>
    <w:rsid w:val="00924B46"/>
    <w:rsid w:val="0092563F"/>
    <w:rsid w:val="009271C0"/>
    <w:rsid w:val="00930720"/>
    <w:rsid w:val="009376A5"/>
    <w:rsid w:val="00940743"/>
    <w:rsid w:val="00940F23"/>
    <w:rsid w:val="00942D5D"/>
    <w:rsid w:val="009469F6"/>
    <w:rsid w:val="00951B3D"/>
    <w:rsid w:val="0095292D"/>
    <w:rsid w:val="00952E6D"/>
    <w:rsid w:val="009553A4"/>
    <w:rsid w:val="00956586"/>
    <w:rsid w:val="00956D39"/>
    <w:rsid w:val="009619BE"/>
    <w:rsid w:val="00963D38"/>
    <w:rsid w:val="0096532B"/>
    <w:rsid w:val="009657E9"/>
    <w:rsid w:val="00967199"/>
    <w:rsid w:val="00967B68"/>
    <w:rsid w:val="00967F5A"/>
    <w:rsid w:val="009708A8"/>
    <w:rsid w:val="009743A6"/>
    <w:rsid w:val="0097579E"/>
    <w:rsid w:val="00975CCA"/>
    <w:rsid w:val="009764D5"/>
    <w:rsid w:val="00977876"/>
    <w:rsid w:val="00980164"/>
    <w:rsid w:val="00982E35"/>
    <w:rsid w:val="00983286"/>
    <w:rsid w:val="00984675"/>
    <w:rsid w:val="00984814"/>
    <w:rsid w:val="009878FF"/>
    <w:rsid w:val="0099075A"/>
    <w:rsid w:val="00993B19"/>
    <w:rsid w:val="00994CC8"/>
    <w:rsid w:val="009979F6"/>
    <w:rsid w:val="009A0AE9"/>
    <w:rsid w:val="009A159C"/>
    <w:rsid w:val="009A40B3"/>
    <w:rsid w:val="009A6D12"/>
    <w:rsid w:val="009B2C75"/>
    <w:rsid w:val="009B7165"/>
    <w:rsid w:val="009B74FF"/>
    <w:rsid w:val="009B7BF2"/>
    <w:rsid w:val="009C1895"/>
    <w:rsid w:val="009C3773"/>
    <w:rsid w:val="009C43EC"/>
    <w:rsid w:val="009C625C"/>
    <w:rsid w:val="009C6DD6"/>
    <w:rsid w:val="009C79BF"/>
    <w:rsid w:val="009D0AB5"/>
    <w:rsid w:val="009D115F"/>
    <w:rsid w:val="009D1E92"/>
    <w:rsid w:val="009D20E5"/>
    <w:rsid w:val="009D3272"/>
    <w:rsid w:val="009D4915"/>
    <w:rsid w:val="009D51DE"/>
    <w:rsid w:val="009E0AAB"/>
    <w:rsid w:val="009E3CFE"/>
    <w:rsid w:val="009E4217"/>
    <w:rsid w:val="009E4C84"/>
    <w:rsid w:val="009E7FF3"/>
    <w:rsid w:val="009F5343"/>
    <w:rsid w:val="009F7C4B"/>
    <w:rsid w:val="00A01C8B"/>
    <w:rsid w:val="00A037C2"/>
    <w:rsid w:val="00A03B0D"/>
    <w:rsid w:val="00A03CE6"/>
    <w:rsid w:val="00A057F3"/>
    <w:rsid w:val="00A058B3"/>
    <w:rsid w:val="00A05FB2"/>
    <w:rsid w:val="00A07428"/>
    <w:rsid w:val="00A0758B"/>
    <w:rsid w:val="00A07A86"/>
    <w:rsid w:val="00A10207"/>
    <w:rsid w:val="00A1029D"/>
    <w:rsid w:val="00A119A5"/>
    <w:rsid w:val="00A12268"/>
    <w:rsid w:val="00A1646D"/>
    <w:rsid w:val="00A21205"/>
    <w:rsid w:val="00A22A89"/>
    <w:rsid w:val="00A244EA"/>
    <w:rsid w:val="00A254E1"/>
    <w:rsid w:val="00A3202A"/>
    <w:rsid w:val="00A33DBF"/>
    <w:rsid w:val="00A34493"/>
    <w:rsid w:val="00A3534B"/>
    <w:rsid w:val="00A42798"/>
    <w:rsid w:val="00A42806"/>
    <w:rsid w:val="00A4515F"/>
    <w:rsid w:val="00A45E64"/>
    <w:rsid w:val="00A467E8"/>
    <w:rsid w:val="00A57A4A"/>
    <w:rsid w:val="00A609F6"/>
    <w:rsid w:val="00A612C4"/>
    <w:rsid w:val="00A62B81"/>
    <w:rsid w:val="00A62F4D"/>
    <w:rsid w:val="00A639C9"/>
    <w:rsid w:val="00A63D14"/>
    <w:rsid w:val="00A640F0"/>
    <w:rsid w:val="00A6512C"/>
    <w:rsid w:val="00A653B6"/>
    <w:rsid w:val="00A65B19"/>
    <w:rsid w:val="00A65B90"/>
    <w:rsid w:val="00A664D0"/>
    <w:rsid w:val="00A667D5"/>
    <w:rsid w:val="00A66DD4"/>
    <w:rsid w:val="00A67725"/>
    <w:rsid w:val="00A6786B"/>
    <w:rsid w:val="00A71A79"/>
    <w:rsid w:val="00A721B6"/>
    <w:rsid w:val="00A73C5E"/>
    <w:rsid w:val="00A77AE3"/>
    <w:rsid w:val="00A81FA5"/>
    <w:rsid w:val="00A82EC7"/>
    <w:rsid w:val="00A8386C"/>
    <w:rsid w:val="00A83B4E"/>
    <w:rsid w:val="00A85CB0"/>
    <w:rsid w:val="00A876E5"/>
    <w:rsid w:val="00A92871"/>
    <w:rsid w:val="00A9627F"/>
    <w:rsid w:val="00A96766"/>
    <w:rsid w:val="00A97AC2"/>
    <w:rsid w:val="00AA1976"/>
    <w:rsid w:val="00AA4534"/>
    <w:rsid w:val="00AA5A0A"/>
    <w:rsid w:val="00AB12B7"/>
    <w:rsid w:val="00AB263C"/>
    <w:rsid w:val="00AC0779"/>
    <w:rsid w:val="00AC24BA"/>
    <w:rsid w:val="00AC30D8"/>
    <w:rsid w:val="00AC43F0"/>
    <w:rsid w:val="00AC466F"/>
    <w:rsid w:val="00AC5B03"/>
    <w:rsid w:val="00AC6210"/>
    <w:rsid w:val="00AC684A"/>
    <w:rsid w:val="00AC6FDF"/>
    <w:rsid w:val="00AC77A6"/>
    <w:rsid w:val="00AD1F71"/>
    <w:rsid w:val="00AD6EC3"/>
    <w:rsid w:val="00AE11C2"/>
    <w:rsid w:val="00AE3166"/>
    <w:rsid w:val="00AE33D8"/>
    <w:rsid w:val="00AE4190"/>
    <w:rsid w:val="00AE6246"/>
    <w:rsid w:val="00AE6B06"/>
    <w:rsid w:val="00AE7F3A"/>
    <w:rsid w:val="00AF067E"/>
    <w:rsid w:val="00AF249C"/>
    <w:rsid w:val="00AF3D63"/>
    <w:rsid w:val="00B00BCA"/>
    <w:rsid w:val="00B01E23"/>
    <w:rsid w:val="00B02D82"/>
    <w:rsid w:val="00B043C8"/>
    <w:rsid w:val="00B04775"/>
    <w:rsid w:val="00B050B9"/>
    <w:rsid w:val="00B118E6"/>
    <w:rsid w:val="00B1346D"/>
    <w:rsid w:val="00B142FF"/>
    <w:rsid w:val="00B144D9"/>
    <w:rsid w:val="00B146EA"/>
    <w:rsid w:val="00B151A2"/>
    <w:rsid w:val="00B15C5B"/>
    <w:rsid w:val="00B162DA"/>
    <w:rsid w:val="00B175E0"/>
    <w:rsid w:val="00B17666"/>
    <w:rsid w:val="00B2084D"/>
    <w:rsid w:val="00B20F29"/>
    <w:rsid w:val="00B21603"/>
    <w:rsid w:val="00B22C72"/>
    <w:rsid w:val="00B23269"/>
    <w:rsid w:val="00B23548"/>
    <w:rsid w:val="00B27925"/>
    <w:rsid w:val="00B3074D"/>
    <w:rsid w:val="00B3301C"/>
    <w:rsid w:val="00B33E33"/>
    <w:rsid w:val="00B348BE"/>
    <w:rsid w:val="00B36B93"/>
    <w:rsid w:val="00B40AA6"/>
    <w:rsid w:val="00B414BF"/>
    <w:rsid w:val="00B442BF"/>
    <w:rsid w:val="00B469BC"/>
    <w:rsid w:val="00B50053"/>
    <w:rsid w:val="00B50099"/>
    <w:rsid w:val="00B501AF"/>
    <w:rsid w:val="00B50501"/>
    <w:rsid w:val="00B50549"/>
    <w:rsid w:val="00B520B4"/>
    <w:rsid w:val="00B5440A"/>
    <w:rsid w:val="00B55020"/>
    <w:rsid w:val="00B578C1"/>
    <w:rsid w:val="00B57B0A"/>
    <w:rsid w:val="00B629EA"/>
    <w:rsid w:val="00B65128"/>
    <w:rsid w:val="00B6515B"/>
    <w:rsid w:val="00B653A7"/>
    <w:rsid w:val="00B703CE"/>
    <w:rsid w:val="00B71E8A"/>
    <w:rsid w:val="00B7376E"/>
    <w:rsid w:val="00B7425F"/>
    <w:rsid w:val="00B75EEA"/>
    <w:rsid w:val="00B765F6"/>
    <w:rsid w:val="00B77D57"/>
    <w:rsid w:val="00B80CAB"/>
    <w:rsid w:val="00B811A5"/>
    <w:rsid w:val="00B834AD"/>
    <w:rsid w:val="00B84667"/>
    <w:rsid w:val="00B9568B"/>
    <w:rsid w:val="00BA080B"/>
    <w:rsid w:val="00BA2979"/>
    <w:rsid w:val="00BA3A0C"/>
    <w:rsid w:val="00BA4063"/>
    <w:rsid w:val="00BA5290"/>
    <w:rsid w:val="00BA550B"/>
    <w:rsid w:val="00BA60CE"/>
    <w:rsid w:val="00BA7E19"/>
    <w:rsid w:val="00BA7E2B"/>
    <w:rsid w:val="00BB1A1A"/>
    <w:rsid w:val="00BB1DB6"/>
    <w:rsid w:val="00BB302A"/>
    <w:rsid w:val="00BB46F1"/>
    <w:rsid w:val="00BB51ED"/>
    <w:rsid w:val="00BB5487"/>
    <w:rsid w:val="00BB6D6F"/>
    <w:rsid w:val="00BC3047"/>
    <w:rsid w:val="00BC47F0"/>
    <w:rsid w:val="00BC5418"/>
    <w:rsid w:val="00BC558F"/>
    <w:rsid w:val="00BC5759"/>
    <w:rsid w:val="00BD0FF1"/>
    <w:rsid w:val="00BD1DAC"/>
    <w:rsid w:val="00BD2E6A"/>
    <w:rsid w:val="00BD3AE5"/>
    <w:rsid w:val="00BD3D55"/>
    <w:rsid w:val="00BD4948"/>
    <w:rsid w:val="00BD4E65"/>
    <w:rsid w:val="00BD7260"/>
    <w:rsid w:val="00BE042A"/>
    <w:rsid w:val="00BE20B5"/>
    <w:rsid w:val="00BE2CF0"/>
    <w:rsid w:val="00BE36BF"/>
    <w:rsid w:val="00BE52CC"/>
    <w:rsid w:val="00BF0886"/>
    <w:rsid w:val="00BF2865"/>
    <w:rsid w:val="00BF2ACB"/>
    <w:rsid w:val="00BF519C"/>
    <w:rsid w:val="00BF56B3"/>
    <w:rsid w:val="00BF6F5B"/>
    <w:rsid w:val="00BF71E0"/>
    <w:rsid w:val="00BF78B7"/>
    <w:rsid w:val="00C00B80"/>
    <w:rsid w:val="00C03E74"/>
    <w:rsid w:val="00C04838"/>
    <w:rsid w:val="00C07F59"/>
    <w:rsid w:val="00C10511"/>
    <w:rsid w:val="00C12F6B"/>
    <w:rsid w:val="00C14DF1"/>
    <w:rsid w:val="00C15BAC"/>
    <w:rsid w:val="00C171A1"/>
    <w:rsid w:val="00C2000B"/>
    <w:rsid w:val="00C20DD1"/>
    <w:rsid w:val="00C20E75"/>
    <w:rsid w:val="00C22D79"/>
    <w:rsid w:val="00C24274"/>
    <w:rsid w:val="00C24DC2"/>
    <w:rsid w:val="00C26C5D"/>
    <w:rsid w:val="00C26DC3"/>
    <w:rsid w:val="00C3165D"/>
    <w:rsid w:val="00C335D4"/>
    <w:rsid w:val="00C3452B"/>
    <w:rsid w:val="00C34FBB"/>
    <w:rsid w:val="00C35D58"/>
    <w:rsid w:val="00C40689"/>
    <w:rsid w:val="00C40AF8"/>
    <w:rsid w:val="00C4130C"/>
    <w:rsid w:val="00C443B5"/>
    <w:rsid w:val="00C4636C"/>
    <w:rsid w:val="00C46F30"/>
    <w:rsid w:val="00C47210"/>
    <w:rsid w:val="00C516E7"/>
    <w:rsid w:val="00C51A3E"/>
    <w:rsid w:val="00C525E9"/>
    <w:rsid w:val="00C52698"/>
    <w:rsid w:val="00C55623"/>
    <w:rsid w:val="00C60BEB"/>
    <w:rsid w:val="00C62D37"/>
    <w:rsid w:val="00C637AF"/>
    <w:rsid w:val="00C63869"/>
    <w:rsid w:val="00C6470B"/>
    <w:rsid w:val="00C657B0"/>
    <w:rsid w:val="00C718C5"/>
    <w:rsid w:val="00C734BD"/>
    <w:rsid w:val="00C826D0"/>
    <w:rsid w:val="00C826ED"/>
    <w:rsid w:val="00C8284D"/>
    <w:rsid w:val="00C82BD7"/>
    <w:rsid w:val="00C83422"/>
    <w:rsid w:val="00C87A7A"/>
    <w:rsid w:val="00C906BF"/>
    <w:rsid w:val="00C91710"/>
    <w:rsid w:val="00C92A00"/>
    <w:rsid w:val="00C93D37"/>
    <w:rsid w:val="00C94B5D"/>
    <w:rsid w:val="00C956FD"/>
    <w:rsid w:val="00C97C06"/>
    <w:rsid w:val="00CA0548"/>
    <w:rsid w:val="00CA4D36"/>
    <w:rsid w:val="00CA582D"/>
    <w:rsid w:val="00CA59EE"/>
    <w:rsid w:val="00CA5B33"/>
    <w:rsid w:val="00CB0460"/>
    <w:rsid w:val="00CB0C3B"/>
    <w:rsid w:val="00CB0D75"/>
    <w:rsid w:val="00CB1D18"/>
    <w:rsid w:val="00CB4BF2"/>
    <w:rsid w:val="00CB54FB"/>
    <w:rsid w:val="00CB71B5"/>
    <w:rsid w:val="00CC122E"/>
    <w:rsid w:val="00CC14B9"/>
    <w:rsid w:val="00CC1F1E"/>
    <w:rsid w:val="00CC2DCB"/>
    <w:rsid w:val="00CC7283"/>
    <w:rsid w:val="00CD3DCB"/>
    <w:rsid w:val="00CE0362"/>
    <w:rsid w:val="00CE1CF4"/>
    <w:rsid w:val="00CE236C"/>
    <w:rsid w:val="00CE4D06"/>
    <w:rsid w:val="00CE71A0"/>
    <w:rsid w:val="00CF1042"/>
    <w:rsid w:val="00CF1218"/>
    <w:rsid w:val="00CF15CA"/>
    <w:rsid w:val="00CF1CE1"/>
    <w:rsid w:val="00CF2031"/>
    <w:rsid w:val="00CF2707"/>
    <w:rsid w:val="00CF3ADE"/>
    <w:rsid w:val="00CF4EA4"/>
    <w:rsid w:val="00CF5FDE"/>
    <w:rsid w:val="00D00F34"/>
    <w:rsid w:val="00D03AA7"/>
    <w:rsid w:val="00D046FC"/>
    <w:rsid w:val="00D0534A"/>
    <w:rsid w:val="00D056E7"/>
    <w:rsid w:val="00D06FF7"/>
    <w:rsid w:val="00D070CB"/>
    <w:rsid w:val="00D07A15"/>
    <w:rsid w:val="00D107DF"/>
    <w:rsid w:val="00D122CC"/>
    <w:rsid w:val="00D1232D"/>
    <w:rsid w:val="00D15328"/>
    <w:rsid w:val="00D21452"/>
    <w:rsid w:val="00D26354"/>
    <w:rsid w:val="00D26946"/>
    <w:rsid w:val="00D27CA4"/>
    <w:rsid w:val="00D31D65"/>
    <w:rsid w:val="00D340B1"/>
    <w:rsid w:val="00D40033"/>
    <w:rsid w:val="00D40E5E"/>
    <w:rsid w:val="00D40ED4"/>
    <w:rsid w:val="00D41A42"/>
    <w:rsid w:val="00D42950"/>
    <w:rsid w:val="00D437B7"/>
    <w:rsid w:val="00D44352"/>
    <w:rsid w:val="00D47F79"/>
    <w:rsid w:val="00D502E2"/>
    <w:rsid w:val="00D51DC9"/>
    <w:rsid w:val="00D5234A"/>
    <w:rsid w:val="00D52811"/>
    <w:rsid w:val="00D5479E"/>
    <w:rsid w:val="00D5582D"/>
    <w:rsid w:val="00D55C99"/>
    <w:rsid w:val="00D60307"/>
    <w:rsid w:val="00D61527"/>
    <w:rsid w:val="00D63971"/>
    <w:rsid w:val="00D6402D"/>
    <w:rsid w:val="00D6631F"/>
    <w:rsid w:val="00D674AC"/>
    <w:rsid w:val="00D67A69"/>
    <w:rsid w:val="00D70C66"/>
    <w:rsid w:val="00D71B9A"/>
    <w:rsid w:val="00D73192"/>
    <w:rsid w:val="00D73746"/>
    <w:rsid w:val="00D73D1D"/>
    <w:rsid w:val="00D766EA"/>
    <w:rsid w:val="00D77FC5"/>
    <w:rsid w:val="00D801FC"/>
    <w:rsid w:val="00D8107C"/>
    <w:rsid w:val="00D83937"/>
    <w:rsid w:val="00D85B2C"/>
    <w:rsid w:val="00D8709E"/>
    <w:rsid w:val="00D90541"/>
    <w:rsid w:val="00D905C3"/>
    <w:rsid w:val="00D9194A"/>
    <w:rsid w:val="00D9301C"/>
    <w:rsid w:val="00D9368C"/>
    <w:rsid w:val="00D94C1A"/>
    <w:rsid w:val="00D958BB"/>
    <w:rsid w:val="00D963AA"/>
    <w:rsid w:val="00DA03B1"/>
    <w:rsid w:val="00DA5F74"/>
    <w:rsid w:val="00DA6768"/>
    <w:rsid w:val="00DB30C3"/>
    <w:rsid w:val="00DB428E"/>
    <w:rsid w:val="00DB562A"/>
    <w:rsid w:val="00DB622C"/>
    <w:rsid w:val="00DB6D44"/>
    <w:rsid w:val="00DC1BA2"/>
    <w:rsid w:val="00DC2AFE"/>
    <w:rsid w:val="00DC36D8"/>
    <w:rsid w:val="00DC6AB9"/>
    <w:rsid w:val="00DD098D"/>
    <w:rsid w:val="00DD5621"/>
    <w:rsid w:val="00DD612F"/>
    <w:rsid w:val="00DD63D4"/>
    <w:rsid w:val="00DD7D39"/>
    <w:rsid w:val="00DE1674"/>
    <w:rsid w:val="00DE179A"/>
    <w:rsid w:val="00DE1C5B"/>
    <w:rsid w:val="00DE2C75"/>
    <w:rsid w:val="00DE3350"/>
    <w:rsid w:val="00DE41C4"/>
    <w:rsid w:val="00DF1527"/>
    <w:rsid w:val="00DF1C19"/>
    <w:rsid w:val="00DF1D75"/>
    <w:rsid w:val="00DF3028"/>
    <w:rsid w:val="00DF5D03"/>
    <w:rsid w:val="00DF64CC"/>
    <w:rsid w:val="00DF668B"/>
    <w:rsid w:val="00DF6C79"/>
    <w:rsid w:val="00E01C9C"/>
    <w:rsid w:val="00E025B9"/>
    <w:rsid w:val="00E05E5D"/>
    <w:rsid w:val="00E06769"/>
    <w:rsid w:val="00E06A3E"/>
    <w:rsid w:val="00E10A27"/>
    <w:rsid w:val="00E12753"/>
    <w:rsid w:val="00E1326C"/>
    <w:rsid w:val="00E1392E"/>
    <w:rsid w:val="00E14090"/>
    <w:rsid w:val="00E149BF"/>
    <w:rsid w:val="00E14E01"/>
    <w:rsid w:val="00E151FF"/>
    <w:rsid w:val="00E178EB"/>
    <w:rsid w:val="00E21350"/>
    <w:rsid w:val="00E22FEB"/>
    <w:rsid w:val="00E230EF"/>
    <w:rsid w:val="00E2372D"/>
    <w:rsid w:val="00E237F4"/>
    <w:rsid w:val="00E24881"/>
    <w:rsid w:val="00E252C9"/>
    <w:rsid w:val="00E268D0"/>
    <w:rsid w:val="00E26A35"/>
    <w:rsid w:val="00E2709D"/>
    <w:rsid w:val="00E30024"/>
    <w:rsid w:val="00E30289"/>
    <w:rsid w:val="00E30C82"/>
    <w:rsid w:val="00E30DB1"/>
    <w:rsid w:val="00E31ACC"/>
    <w:rsid w:val="00E32C6E"/>
    <w:rsid w:val="00E35012"/>
    <w:rsid w:val="00E35151"/>
    <w:rsid w:val="00E369D9"/>
    <w:rsid w:val="00E407EE"/>
    <w:rsid w:val="00E42CC1"/>
    <w:rsid w:val="00E439E1"/>
    <w:rsid w:val="00E46A0D"/>
    <w:rsid w:val="00E475AF"/>
    <w:rsid w:val="00E47D6F"/>
    <w:rsid w:val="00E50051"/>
    <w:rsid w:val="00E50A42"/>
    <w:rsid w:val="00E50F41"/>
    <w:rsid w:val="00E51D20"/>
    <w:rsid w:val="00E526B5"/>
    <w:rsid w:val="00E5453C"/>
    <w:rsid w:val="00E56651"/>
    <w:rsid w:val="00E61702"/>
    <w:rsid w:val="00E633B0"/>
    <w:rsid w:val="00E647CD"/>
    <w:rsid w:val="00E64CB1"/>
    <w:rsid w:val="00E6502F"/>
    <w:rsid w:val="00E65270"/>
    <w:rsid w:val="00E657F1"/>
    <w:rsid w:val="00E6584B"/>
    <w:rsid w:val="00E66221"/>
    <w:rsid w:val="00E71FFA"/>
    <w:rsid w:val="00E722C2"/>
    <w:rsid w:val="00E72BB9"/>
    <w:rsid w:val="00E72CB5"/>
    <w:rsid w:val="00E74F3F"/>
    <w:rsid w:val="00E77832"/>
    <w:rsid w:val="00E778F8"/>
    <w:rsid w:val="00E80904"/>
    <w:rsid w:val="00E80F85"/>
    <w:rsid w:val="00E833C0"/>
    <w:rsid w:val="00E85340"/>
    <w:rsid w:val="00E85381"/>
    <w:rsid w:val="00E856F0"/>
    <w:rsid w:val="00E868F8"/>
    <w:rsid w:val="00E8792E"/>
    <w:rsid w:val="00E87B33"/>
    <w:rsid w:val="00E90507"/>
    <w:rsid w:val="00E91184"/>
    <w:rsid w:val="00E91E2D"/>
    <w:rsid w:val="00E93C51"/>
    <w:rsid w:val="00E93E97"/>
    <w:rsid w:val="00E96518"/>
    <w:rsid w:val="00E96BA5"/>
    <w:rsid w:val="00E96F48"/>
    <w:rsid w:val="00E97599"/>
    <w:rsid w:val="00EA0624"/>
    <w:rsid w:val="00EA18A5"/>
    <w:rsid w:val="00EA1AE6"/>
    <w:rsid w:val="00EA1CCE"/>
    <w:rsid w:val="00EA7626"/>
    <w:rsid w:val="00EA76EC"/>
    <w:rsid w:val="00EA7D16"/>
    <w:rsid w:val="00EB08E5"/>
    <w:rsid w:val="00EB502A"/>
    <w:rsid w:val="00EB6146"/>
    <w:rsid w:val="00EB6720"/>
    <w:rsid w:val="00EC20A0"/>
    <w:rsid w:val="00EC4B4B"/>
    <w:rsid w:val="00EC6C07"/>
    <w:rsid w:val="00ED240C"/>
    <w:rsid w:val="00ED55ED"/>
    <w:rsid w:val="00ED74DB"/>
    <w:rsid w:val="00EE0D18"/>
    <w:rsid w:val="00EE1544"/>
    <w:rsid w:val="00EE24F5"/>
    <w:rsid w:val="00EE5953"/>
    <w:rsid w:val="00EE776D"/>
    <w:rsid w:val="00EF1DB3"/>
    <w:rsid w:val="00EF3068"/>
    <w:rsid w:val="00EF3A00"/>
    <w:rsid w:val="00EF4BBA"/>
    <w:rsid w:val="00EF5420"/>
    <w:rsid w:val="00F004F7"/>
    <w:rsid w:val="00F00683"/>
    <w:rsid w:val="00F0269C"/>
    <w:rsid w:val="00F02B6E"/>
    <w:rsid w:val="00F030A2"/>
    <w:rsid w:val="00F037F0"/>
    <w:rsid w:val="00F060A0"/>
    <w:rsid w:val="00F06440"/>
    <w:rsid w:val="00F06D64"/>
    <w:rsid w:val="00F07E55"/>
    <w:rsid w:val="00F10390"/>
    <w:rsid w:val="00F10EC8"/>
    <w:rsid w:val="00F1109C"/>
    <w:rsid w:val="00F12AE4"/>
    <w:rsid w:val="00F12BA5"/>
    <w:rsid w:val="00F12EF4"/>
    <w:rsid w:val="00F149AC"/>
    <w:rsid w:val="00F14C01"/>
    <w:rsid w:val="00F16995"/>
    <w:rsid w:val="00F17BF7"/>
    <w:rsid w:val="00F201CC"/>
    <w:rsid w:val="00F22971"/>
    <w:rsid w:val="00F24639"/>
    <w:rsid w:val="00F24BB8"/>
    <w:rsid w:val="00F30342"/>
    <w:rsid w:val="00F30EE0"/>
    <w:rsid w:val="00F324CE"/>
    <w:rsid w:val="00F33DBC"/>
    <w:rsid w:val="00F36B75"/>
    <w:rsid w:val="00F41C54"/>
    <w:rsid w:val="00F42594"/>
    <w:rsid w:val="00F42F4B"/>
    <w:rsid w:val="00F43D95"/>
    <w:rsid w:val="00F50D2B"/>
    <w:rsid w:val="00F533D3"/>
    <w:rsid w:val="00F53771"/>
    <w:rsid w:val="00F56107"/>
    <w:rsid w:val="00F6015E"/>
    <w:rsid w:val="00F60912"/>
    <w:rsid w:val="00F615E3"/>
    <w:rsid w:val="00F659A5"/>
    <w:rsid w:val="00F66BBC"/>
    <w:rsid w:val="00F7099A"/>
    <w:rsid w:val="00F729A1"/>
    <w:rsid w:val="00F72E37"/>
    <w:rsid w:val="00F777C4"/>
    <w:rsid w:val="00F83DEF"/>
    <w:rsid w:val="00F860FC"/>
    <w:rsid w:val="00F93E20"/>
    <w:rsid w:val="00F950A6"/>
    <w:rsid w:val="00F95A12"/>
    <w:rsid w:val="00F9717F"/>
    <w:rsid w:val="00FA057E"/>
    <w:rsid w:val="00FA12EB"/>
    <w:rsid w:val="00FA1887"/>
    <w:rsid w:val="00FA2F79"/>
    <w:rsid w:val="00FA487A"/>
    <w:rsid w:val="00FA5D37"/>
    <w:rsid w:val="00FA73CA"/>
    <w:rsid w:val="00FA79B6"/>
    <w:rsid w:val="00FB06F9"/>
    <w:rsid w:val="00FB0C7D"/>
    <w:rsid w:val="00FB1297"/>
    <w:rsid w:val="00FB2D5B"/>
    <w:rsid w:val="00FB3F88"/>
    <w:rsid w:val="00FB55AB"/>
    <w:rsid w:val="00FB5658"/>
    <w:rsid w:val="00FB571F"/>
    <w:rsid w:val="00FB758F"/>
    <w:rsid w:val="00FC0590"/>
    <w:rsid w:val="00FC14D6"/>
    <w:rsid w:val="00FC5672"/>
    <w:rsid w:val="00FC6B6C"/>
    <w:rsid w:val="00FC70C9"/>
    <w:rsid w:val="00FC79EE"/>
    <w:rsid w:val="00FC7C55"/>
    <w:rsid w:val="00FD0305"/>
    <w:rsid w:val="00FD14AF"/>
    <w:rsid w:val="00FD33EE"/>
    <w:rsid w:val="00FD6534"/>
    <w:rsid w:val="00FE026D"/>
    <w:rsid w:val="00FE49EE"/>
    <w:rsid w:val="00FE6445"/>
    <w:rsid w:val="00FF10F8"/>
    <w:rsid w:val="00FF420F"/>
    <w:rsid w:val="00FF4A6B"/>
    <w:rsid w:val="00FF4ECB"/>
    <w:rsid w:val="00FF56CE"/>
    <w:rsid w:val="0340B303"/>
    <w:rsid w:val="308647C2"/>
    <w:rsid w:val="40B17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51FA5"/>
  <w15:docId w15:val="{A1D717E1-4A0A-4BB6-8F5A-4F7ECC375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64"/>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Heading1"/>
    <w:next w:val="Normal"/>
    <w:link w:val="Heading2Char"/>
    <w:autoRedefine/>
    <w:uiPriority w:val="9"/>
    <w:unhideWhenUsed/>
    <w:qFormat/>
    <w:rsid w:val="00C51A3E"/>
    <w:pPr>
      <w:numPr>
        <w:numId w:val="0"/>
      </w:numPr>
      <w:spacing w:before="120" w:after="0"/>
      <w:outlineLvl w:val="1"/>
    </w:pPr>
    <w:rPr>
      <w:caps w:val="0"/>
      <w:sz w:val="28"/>
      <w:szCs w:val="28"/>
      <w:shd w:val="clear" w:color="auto" w:fill="FFFFFF"/>
    </w:rPr>
  </w:style>
  <w:style w:type="paragraph" w:styleId="Heading3">
    <w:name w:val="heading 3"/>
    <w:basedOn w:val="Normal"/>
    <w:next w:val="Normal"/>
    <w:link w:val="Heading3Char"/>
    <w:uiPriority w:val="9"/>
    <w:unhideWhenUsed/>
    <w:qFormat/>
    <w:pPr>
      <w:keepNext/>
      <w:keepLines/>
      <w:numPr>
        <w:ilvl w:val="2"/>
        <w:numId w:val="64"/>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pPr>
      <w:keepNext/>
      <w:keepLines/>
      <w:numPr>
        <w:ilvl w:val="3"/>
        <w:numId w:val="64"/>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pPr>
      <w:keepNext/>
      <w:keepLines/>
      <w:numPr>
        <w:ilvl w:val="4"/>
        <w:numId w:val="64"/>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pPr>
      <w:keepNext/>
      <w:keepLines/>
      <w:numPr>
        <w:ilvl w:val="5"/>
        <w:numId w:val="64"/>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numPr>
        <w:ilvl w:val="6"/>
        <w:numId w:val="64"/>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pPr>
      <w:keepNext/>
      <w:keepLines/>
      <w:numPr>
        <w:ilvl w:val="7"/>
        <w:numId w:val="64"/>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pPr>
      <w:keepNext/>
      <w:keepLines/>
      <w:numPr>
        <w:ilvl w:val="8"/>
        <w:numId w:val="64"/>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1">
    <w:name w:val="Grid Table 5 Dark - Accent 1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1">
    <w:name w:val="Grid Table 5 Dark - Accent 4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ap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C51A3E"/>
    <w:rPr>
      <w:rFonts w:asciiTheme="majorHAnsi" w:eastAsiaTheme="majorEastAsia" w:hAnsiTheme="majorHAnsi" w:cstheme="majorBidi"/>
      <w:sz w:val="28"/>
      <w:szCs w:val="28"/>
    </w:rPr>
  </w:style>
  <w:style w:type="character" w:customStyle="1" w:styleId="Heading1Char">
    <w:name w:val="Heading 1 Char"/>
    <w:basedOn w:val="DefaultParagraphFont"/>
    <w:link w:val="Heading1"/>
    <w:uiPriority w:val="9"/>
    <w:rPr>
      <w:rFonts w:asciiTheme="majorHAnsi" w:eastAsiaTheme="majorEastAsia" w:hAnsiTheme="majorHAnsi" w:cstheme="majorBidi"/>
      <w:caps/>
      <w:sz w:val="36"/>
      <w:szCs w:val="3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customStyle="1" w:styleId="corresp">
    <w:name w:val="corres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style>
  <w:style w:type="character" w:customStyle="1" w:styleId="em-addr">
    <w:name w:val="em-addr"/>
    <w:basedOn w:val="DefaultParagraphFont"/>
  </w:style>
  <w:style w:type="character" w:styleId="Hyperlink">
    <w:name w:val="Hyperlink"/>
    <w:basedOn w:val="DefaultParagraphFont"/>
    <w:uiPriority w:val="99"/>
    <w:unhideWhenUsed/>
    <w:rPr>
      <w:color w:val="0000FF"/>
      <w:u w:val="single"/>
    </w:rPr>
  </w:style>
  <w:style w:type="character" w:customStyle="1" w:styleId="Heading5Char">
    <w:name w:val="Heading 5 Char"/>
    <w:basedOn w:val="DefaultParagraphFont"/>
    <w:link w:val="Heading5"/>
    <w:uiPriority w:val="9"/>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pPr>
      <w:spacing w:line="240" w:lineRule="auto"/>
    </w:pPr>
    <w:rPr>
      <w:b/>
      <w:bCs/>
      <w:smallCaps/>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Pr>
      <w:color w:val="404040" w:themeColor="text1" w:themeTint="BF"/>
      <w:sz w:val="32"/>
      <w:szCs w:val="32"/>
    </w:rPr>
  </w:style>
  <w:style w:type="character" w:styleId="SubtleEmphasis">
    <w:name w:val="Subtle Emphasis"/>
    <w:basedOn w:val="DefaultParagraphFont"/>
    <w:uiPriority w:val="19"/>
    <w:qFormat/>
    <w:rPr>
      <w:i/>
      <w:iCs/>
      <w:color w:val="595959" w:themeColor="text1" w:themeTint="A6"/>
    </w:rPr>
  </w:style>
  <w:style w:type="character" w:styleId="IntenseEmphasis">
    <w:name w:val="Intense Emphasis"/>
    <w:basedOn w:val="DefaultParagraphFont"/>
    <w:uiPriority w:val="21"/>
    <w:qFormat/>
    <w:rPr>
      <w:b/>
      <w:bCs/>
      <w:i/>
      <w:iCs/>
    </w:rPr>
  </w:style>
  <w:style w:type="character" w:styleId="SubtleReference">
    <w:name w:val="Subtle Reference"/>
    <w:basedOn w:val="DefaultParagraphFont"/>
    <w:uiPriority w:val="31"/>
    <w:qFormat/>
    <w:rPr>
      <w:smallCaps/>
      <w:color w:val="404040" w:themeColor="text1" w:themeTint="BF"/>
      <w:u w:val="single"/>
    </w:rPr>
  </w:style>
  <w:style w:type="character" w:styleId="IntenseReference">
    <w:name w:val="Intense Reference"/>
    <w:basedOn w:val="DefaultParagraphFont"/>
    <w:uiPriority w:val="32"/>
    <w:qFormat/>
    <w:rPr>
      <w:b/>
      <w:bCs/>
      <w:caps w:val="0"/>
      <w:smallCaps/>
      <w:color w:val="auto"/>
      <w:spacing w:val="3"/>
      <w:u w:val="single"/>
    </w:rPr>
  </w:style>
  <w:style w:type="character" w:styleId="BookTitle">
    <w:name w:val="Book Title"/>
    <w:basedOn w:val="DefaultParagraphFont"/>
    <w:uiPriority w:val="33"/>
    <w:qFormat/>
    <w:rPr>
      <w:b/>
      <w:bCs/>
      <w:smallCaps/>
      <w:spacing w:val="7"/>
    </w:rPr>
  </w:style>
  <w:style w:type="paragraph" w:styleId="TOCHeading">
    <w:name w:val="TOC Heading"/>
    <w:basedOn w:val="Heading1"/>
    <w:next w:val="Normal"/>
    <w:uiPriority w:val="39"/>
    <w:semiHidden/>
    <w:unhideWhenUsed/>
    <w:qFormat/>
    <w:pPr>
      <w:outlineLvl w:val="9"/>
    </w:pPr>
  </w:style>
  <w:style w:type="character" w:customStyle="1" w:styleId="field">
    <w:name w:val="field"/>
    <w:basedOn w:val="DefaultParagraphFont"/>
  </w:style>
  <w:style w:type="table" w:styleId="PlainTable1">
    <w:name w:val="Plain Table 1"/>
    <w:basedOn w:val="TableNormal"/>
    <w:uiPriority w:val="99"/>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sing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StGen0">
    <w:name w:val="StGen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Pr>
      <w:color w:val="605E5C"/>
      <w:shd w:val="clear" w:color="auto" w:fill="E1DFDD"/>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Revision">
    <w:name w:val="Revision"/>
    <w:hidden/>
    <w:uiPriority w:val="99"/>
    <w:semiHidden/>
    <w:rsid w:val="00F030A2"/>
    <w:pPr>
      <w:spacing w:after="0" w:line="240" w:lineRule="auto"/>
    </w:pPr>
  </w:style>
  <w:style w:type="character" w:customStyle="1" w:styleId="cf01">
    <w:name w:val="cf01"/>
    <w:basedOn w:val="DefaultParagraphFont"/>
    <w:rsid w:val="00E97599"/>
    <w:rPr>
      <w:rFonts w:ascii="Segoe UI" w:hAnsi="Segoe UI" w:cs="Segoe UI" w:hint="default"/>
      <w:sz w:val="18"/>
      <w:szCs w:val="18"/>
    </w:rPr>
  </w:style>
  <w:style w:type="paragraph" w:customStyle="1" w:styleId="Style1">
    <w:name w:val="Style1"/>
    <w:basedOn w:val="Heading2"/>
    <w:next w:val="Heading2"/>
    <w:link w:val="Style1Char"/>
    <w:autoRedefine/>
    <w:qFormat/>
    <w:rsid w:val="0037798C"/>
    <w:pPr>
      <w:numPr>
        <w:ilvl w:val="1"/>
        <w:numId w:val="64"/>
      </w:numPr>
    </w:pPr>
  </w:style>
  <w:style w:type="numbering" w:customStyle="1" w:styleId="CurrentList1">
    <w:name w:val="Current List1"/>
    <w:uiPriority w:val="99"/>
    <w:rsid w:val="00F17BF7"/>
    <w:pPr>
      <w:numPr>
        <w:numId w:val="54"/>
      </w:numPr>
    </w:pPr>
  </w:style>
  <w:style w:type="character" w:customStyle="1" w:styleId="Style1Char">
    <w:name w:val="Style1 Char"/>
    <w:basedOn w:val="Heading2Char"/>
    <w:link w:val="Style1"/>
    <w:rsid w:val="0037798C"/>
    <w:rPr>
      <w:rFonts w:asciiTheme="majorHAnsi" w:eastAsiaTheme="majorEastAsia" w:hAnsiTheme="majorHAnsi" w:cstheme="maj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98686">
      <w:bodyDiv w:val="1"/>
      <w:marLeft w:val="0"/>
      <w:marRight w:val="0"/>
      <w:marTop w:val="0"/>
      <w:marBottom w:val="0"/>
      <w:divBdr>
        <w:top w:val="none" w:sz="0" w:space="0" w:color="auto"/>
        <w:left w:val="none" w:sz="0" w:space="0" w:color="auto"/>
        <w:bottom w:val="none" w:sz="0" w:space="0" w:color="auto"/>
        <w:right w:val="none" w:sz="0" w:space="0" w:color="auto"/>
      </w:divBdr>
    </w:div>
    <w:div w:id="89203601">
      <w:bodyDiv w:val="1"/>
      <w:marLeft w:val="0"/>
      <w:marRight w:val="0"/>
      <w:marTop w:val="0"/>
      <w:marBottom w:val="0"/>
      <w:divBdr>
        <w:top w:val="none" w:sz="0" w:space="0" w:color="auto"/>
        <w:left w:val="none" w:sz="0" w:space="0" w:color="auto"/>
        <w:bottom w:val="none" w:sz="0" w:space="0" w:color="auto"/>
        <w:right w:val="none" w:sz="0" w:space="0" w:color="auto"/>
      </w:divBdr>
      <w:divsChild>
        <w:div w:id="307981340">
          <w:marLeft w:val="0"/>
          <w:marRight w:val="0"/>
          <w:marTop w:val="0"/>
          <w:marBottom w:val="0"/>
          <w:divBdr>
            <w:top w:val="single" w:sz="2" w:space="0" w:color="D9D9E3"/>
            <w:left w:val="single" w:sz="2" w:space="0" w:color="D9D9E3"/>
            <w:bottom w:val="single" w:sz="2" w:space="0" w:color="D9D9E3"/>
            <w:right w:val="single" w:sz="2" w:space="0" w:color="D9D9E3"/>
          </w:divBdr>
          <w:divsChild>
            <w:div w:id="301229087">
              <w:marLeft w:val="0"/>
              <w:marRight w:val="0"/>
              <w:marTop w:val="0"/>
              <w:marBottom w:val="0"/>
              <w:divBdr>
                <w:top w:val="single" w:sz="2" w:space="0" w:color="D9D9E3"/>
                <w:left w:val="single" w:sz="2" w:space="0" w:color="D9D9E3"/>
                <w:bottom w:val="single" w:sz="2" w:space="0" w:color="D9D9E3"/>
                <w:right w:val="single" w:sz="2" w:space="0" w:color="D9D9E3"/>
              </w:divBdr>
              <w:divsChild>
                <w:div w:id="1842311907">
                  <w:marLeft w:val="0"/>
                  <w:marRight w:val="0"/>
                  <w:marTop w:val="0"/>
                  <w:marBottom w:val="0"/>
                  <w:divBdr>
                    <w:top w:val="single" w:sz="2" w:space="0" w:color="D9D9E3"/>
                    <w:left w:val="single" w:sz="2" w:space="0" w:color="D9D9E3"/>
                    <w:bottom w:val="single" w:sz="2" w:space="0" w:color="D9D9E3"/>
                    <w:right w:val="single" w:sz="2" w:space="0" w:color="D9D9E3"/>
                  </w:divBdr>
                  <w:divsChild>
                    <w:div w:id="957491019">
                      <w:marLeft w:val="0"/>
                      <w:marRight w:val="0"/>
                      <w:marTop w:val="0"/>
                      <w:marBottom w:val="0"/>
                      <w:divBdr>
                        <w:top w:val="single" w:sz="2" w:space="0" w:color="D9D9E3"/>
                        <w:left w:val="single" w:sz="2" w:space="0" w:color="D9D9E3"/>
                        <w:bottom w:val="single" w:sz="2" w:space="0" w:color="D9D9E3"/>
                        <w:right w:val="single" w:sz="2" w:space="0" w:color="D9D9E3"/>
                      </w:divBdr>
                      <w:divsChild>
                        <w:div w:id="653988800">
                          <w:marLeft w:val="0"/>
                          <w:marRight w:val="0"/>
                          <w:marTop w:val="0"/>
                          <w:marBottom w:val="0"/>
                          <w:divBdr>
                            <w:top w:val="single" w:sz="2" w:space="0" w:color="auto"/>
                            <w:left w:val="single" w:sz="2" w:space="0" w:color="auto"/>
                            <w:bottom w:val="single" w:sz="6" w:space="0" w:color="auto"/>
                            <w:right w:val="single" w:sz="2" w:space="0" w:color="auto"/>
                          </w:divBdr>
                          <w:divsChild>
                            <w:div w:id="1397431849">
                              <w:marLeft w:val="0"/>
                              <w:marRight w:val="0"/>
                              <w:marTop w:val="100"/>
                              <w:marBottom w:val="100"/>
                              <w:divBdr>
                                <w:top w:val="single" w:sz="2" w:space="0" w:color="D9D9E3"/>
                                <w:left w:val="single" w:sz="2" w:space="0" w:color="D9D9E3"/>
                                <w:bottom w:val="single" w:sz="2" w:space="0" w:color="D9D9E3"/>
                                <w:right w:val="single" w:sz="2" w:space="0" w:color="D9D9E3"/>
                              </w:divBdr>
                              <w:divsChild>
                                <w:div w:id="966398676">
                                  <w:marLeft w:val="0"/>
                                  <w:marRight w:val="0"/>
                                  <w:marTop w:val="0"/>
                                  <w:marBottom w:val="0"/>
                                  <w:divBdr>
                                    <w:top w:val="single" w:sz="2" w:space="0" w:color="D9D9E3"/>
                                    <w:left w:val="single" w:sz="2" w:space="0" w:color="D9D9E3"/>
                                    <w:bottom w:val="single" w:sz="2" w:space="0" w:color="D9D9E3"/>
                                    <w:right w:val="single" w:sz="2" w:space="0" w:color="D9D9E3"/>
                                  </w:divBdr>
                                  <w:divsChild>
                                    <w:div w:id="833765949">
                                      <w:marLeft w:val="0"/>
                                      <w:marRight w:val="0"/>
                                      <w:marTop w:val="0"/>
                                      <w:marBottom w:val="0"/>
                                      <w:divBdr>
                                        <w:top w:val="single" w:sz="2" w:space="0" w:color="D9D9E3"/>
                                        <w:left w:val="single" w:sz="2" w:space="0" w:color="D9D9E3"/>
                                        <w:bottom w:val="single" w:sz="2" w:space="0" w:color="D9D9E3"/>
                                        <w:right w:val="single" w:sz="2" w:space="0" w:color="D9D9E3"/>
                                      </w:divBdr>
                                      <w:divsChild>
                                        <w:div w:id="1636063433">
                                          <w:marLeft w:val="0"/>
                                          <w:marRight w:val="0"/>
                                          <w:marTop w:val="0"/>
                                          <w:marBottom w:val="0"/>
                                          <w:divBdr>
                                            <w:top w:val="single" w:sz="2" w:space="0" w:color="D9D9E3"/>
                                            <w:left w:val="single" w:sz="2" w:space="0" w:color="D9D9E3"/>
                                            <w:bottom w:val="single" w:sz="2" w:space="0" w:color="D9D9E3"/>
                                            <w:right w:val="single" w:sz="2" w:space="0" w:color="D9D9E3"/>
                                          </w:divBdr>
                                          <w:divsChild>
                                            <w:div w:id="148905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53489514">
          <w:marLeft w:val="0"/>
          <w:marRight w:val="0"/>
          <w:marTop w:val="0"/>
          <w:marBottom w:val="0"/>
          <w:divBdr>
            <w:top w:val="none" w:sz="0" w:space="0" w:color="auto"/>
            <w:left w:val="none" w:sz="0" w:space="0" w:color="auto"/>
            <w:bottom w:val="none" w:sz="0" w:space="0" w:color="auto"/>
            <w:right w:val="none" w:sz="0" w:space="0" w:color="auto"/>
          </w:divBdr>
        </w:div>
      </w:divsChild>
    </w:div>
    <w:div w:id="223494868">
      <w:bodyDiv w:val="1"/>
      <w:marLeft w:val="0"/>
      <w:marRight w:val="0"/>
      <w:marTop w:val="0"/>
      <w:marBottom w:val="0"/>
      <w:divBdr>
        <w:top w:val="none" w:sz="0" w:space="0" w:color="auto"/>
        <w:left w:val="none" w:sz="0" w:space="0" w:color="auto"/>
        <w:bottom w:val="none" w:sz="0" w:space="0" w:color="auto"/>
        <w:right w:val="none" w:sz="0" w:space="0" w:color="auto"/>
      </w:divBdr>
    </w:div>
    <w:div w:id="225334669">
      <w:bodyDiv w:val="1"/>
      <w:marLeft w:val="0"/>
      <w:marRight w:val="0"/>
      <w:marTop w:val="0"/>
      <w:marBottom w:val="0"/>
      <w:divBdr>
        <w:top w:val="none" w:sz="0" w:space="0" w:color="auto"/>
        <w:left w:val="none" w:sz="0" w:space="0" w:color="auto"/>
        <w:bottom w:val="none" w:sz="0" w:space="0" w:color="auto"/>
        <w:right w:val="none" w:sz="0" w:space="0" w:color="auto"/>
      </w:divBdr>
    </w:div>
    <w:div w:id="260603741">
      <w:bodyDiv w:val="1"/>
      <w:marLeft w:val="0"/>
      <w:marRight w:val="0"/>
      <w:marTop w:val="0"/>
      <w:marBottom w:val="0"/>
      <w:divBdr>
        <w:top w:val="none" w:sz="0" w:space="0" w:color="auto"/>
        <w:left w:val="none" w:sz="0" w:space="0" w:color="auto"/>
        <w:bottom w:val="none" w:sz="0" w:space="0" w:color="auto"/>
        <w:right w:val="none" w:sz="0" w:space="0" w:color="auto"/>
      </w:divBdr>
    </w:div>
    <w:div w:id="278535658">
      <w:bodyDiv w:val="1"/>
      <w:marLeft w:val="0"/>
      <w:marRight w:val="0"/>
      <w:marTop w:val="0"/>
      <w:marBottom w:val="0"/>
      <w:divBdr>
        <w:top w:val="none" w:sz="0" w:space="0" w:color="auto"/>
        <w:left w:val="none" w:sz="0" w:space="0" w:color="auto"/>
        <w:bottom w:val="none" w:sz="0" w:space="0" w:color="auto"/>
        <w:right w:val="none" w:sz="0" w:space="0" w:color="auto"/>
      </w:divBdr>
    </w:div>
    <w:div w:id="402798168">
      <w:bodyDiv w:val="1"/>
      <w:marLeft w:val="0"/>
      <w:marRight w:val="0"/>
      <w:marTop w:val="0"/>
      <w:marBottom w:val="0"/>
      <w:divBdr>
        <w:top w:val="none" w:sz="0" w:space="0" w:color="auto"/>
        <w:left w:val="none" w:sz="0" w:space="0" w:color="auto"/>
        <w:bottom w:val="none" w:sz="0" w:space="0" w:color="auto"/>
        <w:right w:val="none" w:sz="0" w:space="0" w:color="auto"/>
      </w:divBdr>
    </w:div>
    <w:div w:id="521362890">
      <w:bodyDiv w:val="1"/>
      <w:marLeft w:val="0"/>
      <w:marRight w:val="0"/>
      <w:marTop w:val="0"/>
      <w:marBottom w:val="0"/>
      <w:divBdr>
        <w:top w:val="none" w:sz="0" w:space="0" w:color="auto"/>
        <w:left w:val="none" w:sz="0" w:space="0" w:color="auto"/>
        <w:bottom w:val="none" w:sz="0" w:space="0" w:color="auto"/>
        <w:right w:val="none" w:sz="0" w:space="0" w:color="auto"/>
      </w:divBdr>
    </w:div>
    <w:div w:id="561452980">
      <w:bodyDiv w:val="1"/>
      <w:marLeft w:val="0"/>
      <w:marRight w:val="0"/>
      <w:marTop w:val="0"/>
      <w:marBottom w:val="0"/>
      <w:divBdr>
        <w:top w:val="none" w:sz="0" w:space="0" w:color="auto"/>
        <w:left w:val="none" w:sz="0" w:space="0" w:color="auto"/>
        <w:bottom w:val="none" w:sz="0" w:space="0" w:color="auto"/>
        <w:right w:val="none" w:sz="0" w:space="0" w:color="auto"/>
      </w:divBdr>
    </w:div>
    <w:div w:id="654577375">
      <w:bodyDiv w:val="1"/>
      <w:marLeft w:val="0"/>
      <w:marRight w:val="0"/>
      <w:marTop w:val="0"/>
      <w:marBottom w:val="0"/>
      <w:divBdr>
        <w:top w:val="none" w:sz="0" w:space="0" w:color="auto"/>
        <w:left w:val="none" w:sz="0" w:space="0" w:color="auto"/>
        <w:bottom w:val="none" w:sz="0" w:space="0" w:color="auto"/>
        <w:right w:val="none" w:sz="0" w:space="0" w:color="auto"/>
      </w:divBdr>
    </w:div>
    <w:div w:id="740173006">
      <w:bodyDiv w:val="1"/>
      <w:marLeft w:val="0"/>
      <w:marRight w:val="0"/>
      <w:marTop w:val="0"/>
      <w:marBottom w:val="0"/>
      <w:divBdr>
        <w:top w:val="none" w:sz="0" w:space="0" w:color="auto"/>
        <w:left w:val="none" w:sz="0" w:space="0" w:color="auto"/>
        <w:bottom w:val="none" w:sz="0" w:space="0" w:color="auto"/>
        <w:right w:val="none" w:sz="0" w:space="0" w:color="auto"/>
      </w:divBdr>
    </w:div>
    <w:div w:id="1137334615">
      <w:bodyDiv w:val="1"/>
      <w:marLeft w:val="0"/>
      <w:marRight w:val="0"/>
      <w:marTop w:val="0"/>
      <w:marBottom w:val="0"/>
      <w:divBdr>
        <w:top w:val="none" w:sz="0" w:space="0" w:color="auto"/>
        <w:left w:val="none" w:sz="0" w:space="0" w:color="auto"/>
        <w:bottom w:val="none" w:sz="0" w:space="0" w:color="auto"/>
        <w:right w:val="none" w:sz="0" w:space="0" w:color="auto"/>
      </w:divBdr>
    </w:div>
    <w:div w:id="1185903419">
      <w:bodyDiv w:val="1"/>
      <w:marLeft w:val="0"/>
      <w:marRight w:val="0"/>
      <w:marTop w:val="0"/>
      <w:marBottom w:val="0"/>
      <w:divBdr>
        <w:top w:val="none" w:sz="0" w:space="0" w:color="auto"/>
        <w:left w:val="none" w:sz="0" w:space="0" w:color="auto"/>
        <w:bottom w:val="none" w:sz="0" w:space="0" w:color="auto"/>
        <w:right w:val="none" w:sz="0" w:space="0" w:color="auto"/>
      </w:divBdr>
      <w:divsChild>
        <w:div w:id="491145115">
          <w:marLeft w:val="0"/>
          <w:marRight w:val="0"/>
          <w:marTop w:val="0"/>
          <w:marBottom w:val="0"/>
          <w:divBdr>
            <w:top w:val="single" w:sz="2" w:space="0" w:color="D9D9E3"/>
            <w:left w:val="single" w:sz="2" w:space="0" w:color="D9D9E3"/>
            <w:bottom w:val="single" w:sz="2" w:space="0" w:color="D9D9E3"/>
            <w:right w:val="single" w:sz="2" w:space="0" w:color="D9D9E3"/>
          </w:divBdr>
          <w:divsChild>
            <w:div w:id="363166853">
              <w:marLeft w:val="0"/>
              <w:marRight w:val="0"/>
              <w:marTop w:val="0"/>
              <w:marBottom w:val="0"/>
              <w:divBdr>
                <w:top w:val="single" w:sz="2" w:space="0" w:color="D9D9E3"/>
                <w:left w:val="single" w:sz="2" w:space="0" w:color="D9D9E3"/>
                <w:bottom w:val="single" w:sz="2" w:space="0" w:color="D9D9E3"/>
                <w:right w:val="single" w:sz="2" w:space="0" w:color="D9D9E3"/>
              </w:divBdr>
              <w:divsChild>
                <w:div w:id="331563890">
                  <w:marLeft w:val="0"/>
                  <w:marRight w:val="0"/>
                  <w:marTop w:val="0"/>
                  <w:marBottom w:val="0"/>
                  <w:divBdr>
                    <w:top w:val="single" w:sz="2" w:space="0" w:color="D9D9E3"/>
                    <w:left w:val="single" w:sz="2" w:space="0" w:color="D9D9E3"/>
                    <w:bottom w:val="single" w:sz="2" w:space="0" w:color="D9D9E3"/>
                    <w:right w:val="single" w:sz="2" w:space="0" w:color="D9D9E3"/>
                  </w:divBdr>
                  <w:divsChild>
                    <w:div w:id="2033266732">
                      <w:marLeft w:val="0"/>
                      <w:marRight w:val="0"/>
                      <w:marTop w:val="0"/>
                      <w:marBottom w:val="0"/>
                      <w:divBdr>
                        <w:top w:val="single" w:sz="2" w:space="0" w:color="D9D9E3"/>
                        <w:left w:val="single" w:sz="2" w:space="0" w:color="D9D9E3"/>
                        <w:bottom w:val="single" w:sz="2" w:space="0" w:color="D9D9E3"/>
                        <w:right w:val="single" w:sz="2" w:space="0" w:color="D9D9E3"/>
                      </w:divBdr>
                      <w:divsChild>
                        <w:div w:id="330331911">
                          <w:marLeft w:val="0"/>
                          <w:marRight w:val="0"/>
                          <w:marTop w:val="0"/>
                          <w:marBottom w:val="0"/>
                          <w:divBdr>
                            <w:top w:val="single" w:sz="2" w:space="0" w:color="auto"/>
                            <w:left w:val="single" w:sz="2" w:space="0" w:color="auto"/>
                            <w:bottom w:val="single" w:sz="6" w:space="0" w:color="auto"/>
                            <w:right w:val="single" w:sz="2" w:space="0" w:color="auto"/>
                          </w:divBdr>
                          <w:divsChild>
                            <w:div w:id="5883892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772061">
                                  <w:marLeft w:val="0"/>
                                  <w:marRight w:val="0"/>
                                  <w:marTop w:val="0"/>
                                  <w:marBottom w:val="0"/>
                                  <w:divBdr>
                                    <w:top w:val="single" w:sz="2" w:space="0" w:color="D9D9E3"/>
                                    <w:left w:val="single" w:sz="2" w:space="0" w:color="D9D9E3"/>
                                    <w:bottom w:val="single" w:sz="2" w:space="0" w:color="D9D9E3"/>
                                    <w:right w:val="single" w:sz="2" w:space="0" w:color="D9D9E3"/>
                                  </w:divBdr>
                                  <w:divsChild>
                                    <w:div w:id="179859778">
                                      <w:marLeft w:val="0"/>
                                      <w:marRight w:val="0"/>
                                      <w:marTop w:val="0"/>
                                      <w:marBottom w:val="0"/>
                                      <w:divBdr>
                                        <w:top w:val="single" w:sz="2" w:space="0" w:color="D9D9E3"/>
                                        <w:left w:val="single" w:sz="2" w:space="0" w:color="D9D9E3"/>
                                        <w:bottom w:val="single" w:sz="2" w:space="0" w:color="D9D9E3"/>
                                        <w:right w:val="single" w:sz="2" w:space="0" w:color="D9D9E3"/>
                                      </w:divBdr>
                                      <w:divsChild>
                                        <w:div w:id="2172420">
                                          <w:marLeft w:val="0"/>
                                          <w:marRight w:val="0"/>
                                          <w:marTop w:val="0"/>
                                          <w:marBottom w:val="0"/>
                                          <w:divBdr>
                                            <w:top w:val="single" w:sz="2" w:space="0" w:color="D9D9E3"/>
                                            <w:left w:val="single" w:sz="2" w:space="0" w:color="D9D9E3"/>
                                            <w:bottom w:val="single" w:sz="2" w:space="0" w:color="D9D9E3"/>
                                            <w:right w:val="single" w:sz="2" w:space="0" w:color="D9D9E3"/>
                                          </w:divBdr>
                                          <w:divsChild>
                                            <w:div w:id="3801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55538">
          <w:marLeft w:val="0"/>
          <w:marRight w:val="0"/>
          <w:marTop w:val="0"/>
          <w:marBottom w:val="0"/>
          <w:divBdr>
            <w:top w:val="none" w:sz="0" w:space="0" w:color="auto"/>
            <w:left w:val="none" w:sz="0" w:space="0" w:color="auto"/>
            <w:bottom w:val="none" w:sz="0" w:space="0" w:color="auto"/>
            <w:right w:val="none" w:sz="0" w:space="0" w:color="auto"/>
          </w:divBdr>
        </w:div>
      </w:divsChild>
    </w:div>
    <w:div w:id="1304507210">
      <w:bodyDiv w:val="1"/>
      <w:marLeft w:val="0"/>
      <w:marRight w:val="0"/>
      <w:marTop w:val="0"/>
      <w:marBottom w:val="0"/>
      <w:divBdr>
        <w:top w:val="none" w:sz="0" w:space="0" w:color="auto"/>
        <w:left w:val="none" w:sz="0" w:space="0" w:color="auto"/>
        <w:bottom w:val="none" w:sz="0" w:space="0" w:color="auto"/>
        <w:right w:val="none" w:sz="0" w:space="0" w:color="auto"/>
      </w:divBdr>
    </w:div>
    <w:div w:id="1336683853">
      <w:bodyDiv w:val="1"/>
      <w:marLeft w:val="0"/>
      <w:marRight w:val="0"/>
      <w:marTop w:val="0"/>
      <w:marBottom w:val="0"/>
      <w:divBdr>
        <w:top w:val="none" w:sz="0" w:space="0" w:color="auto"/>
        <w:left w:val="none" w:sz="0" w:space="0" w:color="auto"/>
        <w:bottom w:val="none" w:sz="0" w:space="0" w:color="auto"/>
        <w:right w:val="none" w:sz="0" w:space="0" w:color="auto"/>
      </w:divBdr>
    </w:div>
    <w:div w:id="1377775759">
      <w:bodyDiv w:val="1"/>
      <w:marLeft w:val="0"/>
      <w:marRight w:val="0"/>
      <w:marTop w:val="0"/>
      <w:marBottom w:val="0"/>
      <w:divBdr>
        <w:top w:val="none" w:sz="0" w:space="0" w:color="auto"/>
        <w:left w:val="none" w:sz="0" w:space="0" w:color="auto"/>
        <w:bottom w:val="none" w:sz="0" w:space="0" w:color="auto"/>
        <w:right w:val="none" w:sz="0" w:space="0" w:color="auto"/>
      </w:divBdr>
    </w:div>
    <w:div w:id="1390231131">
      <w:bodyDiv w:val="1"/>
      <w:marLeft w:val="0"/>
      <w:marRight w:val="0"/>
      <w:marTop w:val="0"/>
      <w:marBottom w:val="0"/>
      <w:divBdr>
        <w:top w:val="none" w:sz="0" w:space="0" w:color="auto"/>
        <w:left w:val="none" w:sz="0" w:space="0" w:color="auto"/>
        <w:bottom w:val="none" w:sz="0" w:space="0" w:color="auto"/>
        <w:right w:val="none" w:sz="0" w:space="0" w:color="auto"/>
      </w:divBdr>
    </w:div>
    <w:div w:id="1407609018">
      <w:bodyDiv w:val="1"/>
      <w:marLeft w:val="0"/>
      <w:marRight w:val="0"/>
      <w:marTop w:val="0"/>
      <w:marBottom w:val="0"/>
      <w:divBdr>
        <w:top w:val="none" w:sz="0" w:space="0" w:color="auto"/>
        <w:left w:val="none" w:sz="0" w:space="0" w:color="auto"/>
        <w:bottom w:val="none" w:sz="0" w:space="0" w:color="auto"/>
        <w:right w:val="none" w:sz="0" w:space="0" w:color="auto"/>
      </w:divBdr>
    </w:div>
    <w:div w:id="1512912758">
      <w:bodyDiv w:val="1"/>
      <w:marLeft w:val="0"/>
      <w:marRight w:val="0"/>
      <w:marTop w:val="0"/>
      <w:marBottom w:val="0"/>
      <w:divBdr>
        <w:top w:val="none" w:sz="0" w:space="0" w:color="auto"/>
        <w:left w:val="none" w:sz="0" w:space="0" w:color="auto"/>
        <w:bottom w:val="none" w:sz="0" w:space="0" w:color="auto"/>
        <w:right w:val="none" w:sz="0" w:space="0" w:color="auto"/>
      </w:divBdr>
    </w:div>
    <w:div w:id="1565876468">
      <w:bodyDiv w:val="1"/>
      <w:marLeft w:val="0"/>
      <w:marRight w:val="0"/>
      <w:marTop w:val="0"/>
      <w:marBottom w:val="0"/>
      <w:divBdr>
        <w:top w:val="none" w:sz="0" w:space="0" w:color="auto"/>
        <w:left w:val="none" w:sz="0" w:space="0" w:color="auto"/>
        <w:bottom w:val="none" w:sz="0" w:space="0" w:color="auto"/>
        <w:right w:val="none" w:sz="0" w:space="0" w:color="auto"/>
      </w:divBdr>
    </w:div>
    <w:div w:id="1618096355">
      <w:bodyDiv w:val="1"/>
      <w:marLeft w:val="0"/>
      <w:marRight w:val="0"/>
      <w:marTop w:val="0"/>
      <w:marBottom w:val="0"/>
      <w:divBdr>
        <w:top w:val="none" w:sz="0" w:space="0" w:color="auto"/>
        <w:left w:val="none" w:sz="0" w:space="0" w:color="auto"/>
        <w:bottom w:val="none" w:sz="0" w:space="0" w:color="auto"/>
        <w:right w:val="none" w:sz="0" w:space="0" w:color="auto"/>
      </w:divBdr>
    </w:div>
    <w:div w:id="1655524865">
      <w:bodyDiv w:val="1"/>
      <w:marLeft w:val="0"/>
      <w:marRight w:val="0"/>
      <w:marTop w:val="0"/>
      <w:marBottom w:val="0"/>
      <w:divBdr>
        <w:top w:val="none" w:sz="0" w:space="0" w:color="auto"/>
        <w:left w:val="none" w:sz="0" w:space="0" w:color="auto"/>
        <w:bottom w:val="none" w:sz="0" w:space="0" w:color="auto"/>
        <w:right w:val="none" w:sz="0" w:space="0" w:color="auto"/>
      </w:divBdr>
    </w:div>
    <w:div w:id="1681349492">
      <w:bodyDiv w:val="1"/>
      <w:marLeft w:val="0"/>
      <w:marRight w:val="0"/>
      <w:marTop w:val="0"/>
      <w:marBottom w:val="0"/>
      <w:divBdr>
        <w:top w:val="none" w:sz="0" w:space="0" w:color="auto"/>
        <w:left w:val="none" w:sz="0" w:space="0" w:color="auto"/>
        <w:bottom w:val="none" w:sz="0" w:space="0" w:color="auto"/>
        <w:right w:val="none" w:sz="0" w:space="0" w:color="auto"/>
      </w:divBdr>
    </w:div>
    <w:div w:id="1684550156">
      <w:bodyDiv w:val="1"/>
      <w:marLeft w:val="0"/>
      <w:marRight w:val="0"/>
      <w:marTop w:val="0"/>
      <w:marBottom w:val="0"/>
      <w:divBdr>
        <w:top w:val="none" w:sz="0" w:space="0" w:color="auto"/>
        <w:left w:val="none" w:sz="0" w:space="0" w:color="auto"/>
        <w:bottom w:val="none" w:sz="0" w:space="0" w:color="auto"/>
        <w:right w:val="none" w:sz="0" w:space="0" w:color="auto"/>
      </w:divBdr>
    </w:div>
    <w:div w:id="1727334524">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sChild>
        <w:div w:id="1764646878">
          <w:marLeft w:val="0"/>
          <w:marRight w:val="0"/>
          <w:marTop w:val="0"/>
          <w:marBottom w:val="0"/>
          <w:divBdr>
            <w:top w:val="single" w:sz="2" w:space="0" w:color="D9D9E3"/>
            <w:left w:val="single" w:sz="2" w:space="0" w:color="D9D9E3"/>
            <w:bottom w:val="single" w:sz="2" w:space="0" w:color="D9D9E3"/>
            <w:right w:val="single" w:sz="2" w:space="0" w:color="D9D9E3"/>
          </w:divBdr>
          <w:divsChild>
            <w:div w:id="1865244238">
              <w:marLeft w:val="0"/>
              <w:marRight w:val="0"/>
              <w:marTop w:val="0"/>
              <w:marBottom w:val="0"/>
              <w:divBdr>
                <w:top w:val="single" w:sz="2" w:space="0" w:color="D9D9E3"/>
                <w:left w:val="single" w:sz="2" w:space="0" w:color="D9D9E3"/>
                <w:bottom w:val="single" w:sz="2" w:space="0" w:color="D9D9E3"/>
                <w:right w:val="single" w:sz="2" w:space="0" w:color="D9D9E3"/>
              </w:divBdr>
              <w:divsChild>
                <w:div w:id="924001579">
                  <w:marLeft w:val="0"/>
                  <w:marRight w:val="0"/>
                  <w:marTop w:val="0"/>
                  <w:marBottom w:val="0"/>
                  <w:divBdr>
                    <w:top w:val="single" w:sz="2" w:space="0" w:color="D9D9E3"/>
                    <w:left w:val="single" w:sz="2" w:space="0" w:color="D9D9E3"/>
                    <w:bottom w:val="single" w:sz="2" w:space="0" w:color="D9D9E3"/>
                    <w:right w:val="single" w:sz="2" w:space="0" w:color="D9D9E3"/>
                  </w:divBdr>
                  <w:divsChild>
                    <w:div w:id="2057391448">
                      <w:marLeft w:val="0"/>
                      <w:marRight w:val="0"/>
                      <w:marTop w:val="0"/>
                      <w:marBottom w:val="0"/>
                      <w:divBdr>
                        <w:top w:val="single" w:sz="2" w:space="0" w:color="D9D9E3"/>
                        <w:left w:val="single" w:sz="2" w:space="0" w:color="D9D9E3"/>
                        <w:bottom w:val="single" w:sz="2" w:space="0" w:color="D9D9E3"/>
                        <w:right w:val="single" w:sz="2" w:space="0" w:color="D9D9E3"/>
                      </w:divBdr>
                      <w:divsChild>
                        <w:div w:id="465709165">
                          <w:marLeft w:val="0"/>
                          <w:marRight w:val="0"/>
                          <w:marTop w:val="0"/>
                          <w:marBottom w:val="0"/>
                          <w:divBdr>
                            <w:top w:val="single" w:sz="2" w:space="0" w:color="auto"/>
                            <w:left w:val="single" w:sz="2" w:space="0" w:color="auto"/>
                            <w:bottom w:val="single" w:sz="6" w:space="0" w:color="auto"/>
                            <w:right w:val="single" w:sz="2" w:space="0" w:color="auto"/>
                          </w:divBdr>
                          <w:divsChild>
                            <w:div w:id="1353606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535275">
                                  <w:marLeft w:val="0"/>
                                  <w:marRight w:val="0"/>
                                  <w:marTop w:val="0"/>
                                  <w:marBottom w:val="0"/>
                                  <w:divBdr>
                                    <w:top w:val="single" w:sz="2" w:space="0" w:color="D9D9E3"/>
                                    <w:left w:val="single" w:sz="2" w:space="0" w:color="D9D9E3"/>
                                    <w:bottom w:val="single" w:sz="2" w:space="0" w:color="D9D9E3"/>
                                    <w:right w:val="single" w:sz="2" w:space="0" w:color="D9D9E3"/>
                                  </w:divBdr>
                                  <w:divsChild>
                                    <w:div w:id="982540224">
                                      <w:marLeft w:val="0"/>
                                      <w:marRight w:val="0"/>
                                      <w:marTop w:val="0"/>
                                      <w:marBottom w:val="0"/>
                                      <w:divBdr>
                                        <w:top w:val="single" w:sz="2" w:space="0" w:color="D9D9E3"/>
                                        <w:left w:val="single" w:sz="2" w:space="0" w:color="D9D9E3"/>
                                        <w:bottom w:val="single" w:sz="2" w:space="0" w:color="D9D9E3"/>
                                        <w:right w:val="single" w:sz="2" w:space="0" w:color="D9D9E3"/>
                                      </w:divBdr>
                                      <w:divsChild>
                                        <w:div w:id="2038113444">
                                          <w:marLeft w:val="0"/>
                                          <w:marRight w:val="0"/>
                                          <w:marTop w:val="0"/>
                                          <w:marBottom w:val="0"/>
                                          <w:divBdr>
                                            <w:top w:val="single" w:sz="2" w:space="0" w:color="D9D9E3"/>
                                            <w:left w:val="single" w:sz="2" w:space="0" w:color="D9D9E3"/>
                                            <w:bottom w:val="single" w:sz="2" w:space="0" w:color="D9D9E3"/>
                                            <w:right w:val="single" w:sz="2" w:space="0" w:color="D9D9E3"/>
                                          </w:divBdr>
                                          <w:divsChild>
                                            <w:div w:id="1992712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22995945">
          <w:marLeft w:val="0"/>
          <w:marRight w:val="0"/>
          <w:marTop w:val="0"/>
          <w:marBottom w:val="0"/>
          <w:divBdr>
            <w:top w:val="none" w:sz="0" w:space="0" w:color="auto"/>
            <w:left w:val="none" w:sz="0" w:space="0" w:color="auto"/>
            <w:bottom w:val="none" w:sz="0" w:space="0" w:color="auto"/>
            <w:right w:val="none" w:sz="0" w:space="0" w:color="auto"/>
          </w:divBdr>
        </w:div>
      </w:divsChild>
    </w:div>
    <w:div w:id="1847865570">
      <w:bodyDiv w:val="1"/>
      <w:marLeft w:val="0"/>
      <w:marRight w:val="0"/>
      <w:marTop w:val="0"/>
      <w:marBottom w:val="0"/>
      <w:divBdr>
        <w:top w:val="none" w:sz="0" w:space="0" w:color="auto"/>
        <w:left w:val="none" w:sz="0" w:space="0" w:color="auto"/>
        <w:bottom w:val="none" w:sz="0" w:space="0" w:color="auto"/>
        <w:right w:val="none" w:sz="0" w:space="0" w:color="auto"/>
      </w:divBdr>
    </w:div>
    <w:div w:id="1939554059">
      <w:bodyDiv w:val="1"/>
      <w:marLeft w:val="0"/>
      <w:marRight w:val="0"/>
      <w:marTop w:val="0"/>
      <w:marBottom w:val="0"/>
      <w:divBdr>
        <w:top w:val="none" w:sz="0" w:space="0" w:color="auto"/>
        <w:left w:val="none" w:sz="0" w:space="0" w:color="auto"/>
        <w:bottom w:val="none" w:sz="0" w:space="0" w:color="auto"/>
        <w:right w:val="none" w:sz="0" w:space="0" w:color="auto"/>
      </w:divBdr>
    </w:div>
    <w:div w:id="2013947362">
      <w:bodyDiv w:val="1"/>
      <w:marLeft w:val="0"/>
      <w:marRight w:val="0"/>
      <w:marTop w:val="0"/>
      <w:marBottom w:val="0"/>
      <w:divBdr>
        <w:top w:val="none" w:sz="0" w:space="0" w:color="auto"/>
        <w:left w:val="none" w:sz="0" w:space="0" w:color="auto"/>
        <w:bottom w:val="none" w:sz="0" w:space="0" w:color="auto"/>
        <w:right w:val="none" w:sz="0" w:space="0" w:color="auto"/>
      </w:divBdr>
    </w:div>
    <w:div w:id="203102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jpeg"/><Relationship Id="rId18" Type="http://schemas.openxmlformats.org/officeDocument/2006/relationships/hyperlink" Target="https://worldpopulationreview.com/world-cities/abidjan-population" TargetMode="External"/><Relationship Id="rId3" Type="http://schemas.openxmlformats.org/officeDocument/2006/relationships/customXml" Target="../customXml/item3.xml"/><Relationship Id="rId21" Type="http://schemas.openxmlformats.org/officeDocument/2006/relationships/hyperlink" Target="https://sentinel.esa.int/web/sentinel/sentinel-data-access" TargetMode="External"/><Relationship Id="rId7" Type="http://schemas.openxmlformats.org/officeDocument/2006/relationships/styles" Target="styles.xml"/><Relationship Id="rId12" Type="http://schemas.openxmlformats.org/officeDocument/2006/relationships/hyperlink" Target="mailto:cjack@csag.uct.ac.za" TargetMode="External"/><Relationship Id="rId17" Type="http://schemas.openxmlformats.org/officeDocument/2006/relationships/hyperlink" Target="https://www.macrotrends.net/cities/22486/johannesburg/population" TargetMode="External"/><Relationship Id="rId2" Type="http://schemas.openxmlformats.org/officeDocument/2006/relationships/customXml" Target="../customXml/item2.xml"/><Relationship Id="rId16" Type="http://schemas.openxmlformats.org/officeDocument/2006/relationships/hyperlink" Target="https://commonfund.nih.gov/AfricaData" TargetMode="External"/><Relationship Id="rId20" Type="http://schemas.openxmlformats.org/officeDocument/2006/relationships/hyperlink" Target="https://www.gcro.ac.za/about/annual-report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mailto:cjack@csag.uct.ac.za" TargetMode="Externa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https://unhabitat.org/south-africa"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956A91-CD01-4596-8F59-AAF008967E7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Props1.xml><?xml version="1.0" encoding="utf-8"?>
<ds:datastoreItem xmlns:ds="http://schemas.openxmlformats.org/officeDocument/2006/customXml" ds:itemID="{E034182A-19B1-47C4-AA49-DA465AC9246C}">
  <ds:schemaRefs>
    <ds:schemaRef ds:uri="http://schemas.microsoft.com/sharepoint/v3/contenttype/forms"/>
  </ds:schemaRefs>
</ds:datastoreItem>
</file>

<file path=customXml/itemProps2.xml><?xml version="1.0" encoding="utf-8"?>
<ds:datastoreItem xmlns:ds="http://schemas.openxmlformats.org/officeDocument/2006/customXml" ds:itemID="{36A6273A-6241-4BC3-9674-9AE32D91E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customXml/itemProps5.xml><?xml version="1.0" encoding="utf-8"?>
<ds:datastoreItem xmlns:ds="http://schemas.openxmlformats.org/officeDocument/2006/customXml" ds:itemID="{50D16AA4-69C6-4201-920C-D2D1698532E4}">
  <ds:schemaRefs>
    <ds:schemaRef ds:uri="http://schemas.microsoft.com/office/2006/metadata/properties"/>
    <ds:schemaRef ds:uri="http://schemas.microsoft.com/office/infopath/2007/PartnerControls"/>
    <ds:schemaRef ds:uri="84e45b98-9724-46df-936f-ec42a4cf951b"/>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8</Pages>
  <Words>6383</Words>
  <Characters>39277</Characters>
  <Application>Microsoft Office Word</Application>
  <DocSecurity>0</DocSecurity>
  <Lines>637</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5</cp:revision>
  <cp:lastPrinted>2024-02-27T11:17:00Z</cp:lastPrinted>
  <dcterms:created xsi:type="dcterms:W3CDTF">2024-03-18T19:02:00Z</dcterms:created>
  <dcterms:modified xsi:type="dcterms:W3CDTF">2024-03-18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y fmtid="{D5CDD505-2E9C-101B-9397-08002B2CF9AE}" pid="4" name="MediaServiceImageTags">
    <vt:lpwstr/>
  </property>
</Properties>
</file>